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6B15836" w14:textId="60E9B82A" w:rsidR="00E81978" w:rsidRPr="002305F1" w:rsidRDefault="00B90E90" w:rsidP="0045475A">
      <w:pPr>
        <w:pStyle w:val="Title"/>
        <w:rPr>
          <w:rFonts w:ascii="Times New Roman" w:hAnsi="Times New Roman" w:cs="Times New Roman"/>
          <w:color w:val="000000" w:themeColor="text1"/>
        </w:rPr>
      </w:pPr>
      <w:sdt>
        <w:sdtPr>
          <w:rPr>
            <w:rFonts w:ascii="Times New Roman" w:hAnsi="Times New Roman" w:cs="Times New Roman"/>
            <w:color w:val="000000" w:themeColor="text1"/>
          </w:r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8D267E">
            <w:rPr>
              <w:rFonts w:ascii="Times New Roman" w:hAnsi="Times New Roman" w:cs="Times New Roman"/>
              <w:color w:val="000000" w:themeColor="text1"/>
            </w:rPr>
            <w:t>Nursing Malpractice</w:t>
          </w:r>
        </w:sdtContent>
      </w:sdt>
    </w:p>
    <w:p w14:paraId="6177448D" w14:textId="3D512537" w:rsidR="00E81978" w:rsidRPr="002305F1" w:rsidRDefault="00E81978" w:rsidP="0045475A">
      <w:pPr>
        <w:pStyle w:val="Title2"/>
        <w:rPr>
          <w:rFonts w:ascii="Times New Roman" w:hAnsi="Times New Roman" w:cs="Times New Roman"/>
          <w:color w:val="000000" w:themeColor="text1"/>
        </w:rPr>
      </w:pPr>
    </w:p>
    <w:p w14:paraId="4610F380" w14:textId="5281F1BD" w:rsidR="002B4DE7" w:rsidRPr="003757FA" w:rsidRDefault="00A835A9" w:rsidP="003757FA">
      <w:pPr>
        <w:jc w:val="both"/>
        <w:rPr>
          <w:rFonts w:ascii="Times New Roman" w:eastAsiaTheme="minorHAnsi" w:hAnsi="Times New Roman" w:cs="Times New Roman"/>
          <w:bCs/>
          <w:color w:val="000000" w:themeColor="text1"/>
          <w:kern w:val="0"/>
          <w:lang w:eastAsia="en-US"/>
        </w:rPr>
      </w:pPr>
      <w:r w:rsidRPr="002305F1">
        <w:rPr>
          <w:rFonts w:ascii="Times New Roman" w:eastAsiaTheme="minorHAnsi" w:hAnsi="Times New Roman" w:cs="Times New Roman"/>
          <w:bCs/>
          <w:color w:val="000000" w:themeColor="text1"/>
          <w:kern w:val="0"/>
          <w:lang w:eastAsia="en-US"/>
        </w:rPr>
        <w:br w:type="page"/>
      </w:r>
    </w:p>
    <w:p w14:paraId="2CCA4B7A" w14:textId="67BE5099" w:rsidR="008D267E" w:rsidRDefault="00A835A9" w:rsidP="003757FA">
      <w:pPr>
        <w:pStyle w:val="Heading1"/>
      </w:pPr>
      <w:bookmarkStart w:id="0" w:name="_GoBack"/>
      <w:r>
        <w:lastRenderedPageBreak/>
        <w:t>Introduction</w:t>
      </w:r>
    </w:p>
    <w:bookmarkEnd w:id="0"/>
    <w:p w14:paraId="586AF264" w14:textId="41DB992A" w:rsidR="008D267E" w:rsidRDefault="00A835A9" w:rsidP="008D267E">
      <w:pPr>
        <w:jc w:val="both"/>
      </w:pPr>
      <w:r>
        <w:t xml:space="preserve">The health care atmosphere poses </w:t>
      </w:r>
      <w:r w:rsidR="00D60C61">
        <w:t>greater</w:t>
      </w:r>
      <w:r>
        <w:t xml:space="preserve"> responsibility risks for healthcare providers nowadays. Certain factors are responsible for the amplified number of malpr</w:t>
      </w:r>
      <w:r w:rsidR="00852613">
        <w:t>actices performed by the nurses i</w:t>
      </w:r>
      <w:r>
        <w:t xml:space="preserve">ncluding early patient discharge, well-informed clients, inappropriate management, downsizing of the healthcare facilities and amplified autonomy </w:t>
      </w:r>
      <w:r>
        <w:fldChar w:fldCharType="begin"/>
      </w:r>
      <w:r>
        <w:instrText xml:space="preserve"> ADDIN ZOTERO_ITEM CSL_CITATION {"citationID":"3kbnneaJ","properties":{"formattedCitation":"(Oviedo, 2016)","plainCitation":"(Oviedo, 2016)","noteIndex":0},"citationItems":[{"id":37,"uris":["http://zotero.org/users/local/Hznayqvz/items/RUQ58FWN"],"uri":["http://zotero.org/users/local/Hznayqvz/items/RUQ58FWN"],"itemData":{"id":37,"type":"article-journal","title":"Use of jurisprudence to teach professional negligence","container-title":"Journal of Nursing Education","page":"720-720","volume":"55","issue":"12","author":[{"family":"Oviedo","given":"Astrid D."}],"issued":{"date-parts":[["2016"]]}}}],"schema":"https://github.com/citation-style-language/schema/raw/master/csl-citation.json"} </w:instrText>
      </w:r>
      <w:r>
        <w:fldChar w:fldCharType="separate"/>
      </w:r>
      <w:r w:rsidRPr="008D267E">
        <w:rPr>
          <w:rFonts w:ascii="Times New Roman" w:hAnsi="Times New Roman" w:cs="Times New Roman"/>
        </w:rPr>
        <w:t>(Oviedo, 2016)</w:t>
      </w:r>
      <w:r>
        <w:fldChar w:fldCharType="end"/>
      </w:r>
      <w:r>
        <w:t xml:space="preserve">. Nurses should know malpractice legislation since they are responsible for their malpractices </w:t>
      </w:r>
      <w:r>
        <w:fldChar w:fldCharType="begin"/>
      </w:r>
      <w:r>
        <w:instrText xml:space="preserve"> ADDIN ZOTERO_ITEM CSL_CITATION {"citationID":"4bUp4qTA","properties":{"formattedCitation":"(Neil, 2015)","plainCitation":"(Neil, 2015)","noteIndex":0},"citationItems":[{"id":35,"uris":["http://zotero.org/users/local/Hznayqvz/items/WFK449HY"],"uri":["http://zotero.org/users/local/Hznayqvz/items/WFK449HY"],"itemData":{"id":35,"type":"article-journal","title":"Nursing liability and evidence-based practice","container-title":"MedSurg Nursing","page":"S10-S10","volume":"24","issue":"5","author":[{"family":"Neil","given":"Helen P."}],"issued":{"date-parts":[["2015"]]}}}],"schema":"https://github.com/citation-style-language/schema/raw/master/csl-citation.json"} </w:instrText>
      </w:r>
      <w:r>
        <w:fldChar w:fldCharType="separate"/>
      </w:r>
      <w:r w:rsidRPr="008D267E">
        <w:rPr>
          <w:rFonts w:ascii="Times New Roman" w:hAnsi="Times New Roman" w:cs="Times New Roman"/>
        </w:rPr>
        <w:t>(Neil, 2015)</w:t>
      </w:r>
      <w:r>
        <w:fldChar w:fldCharType="end"/>
      </w:r>
      <w:r>
        <w:t>. Information and knowledge of relevant laws and policies are helpful both for the healthcare provider and recipient.</w:t>
      </w:r>
    </w:p>
    <w:p w14:paraId="5FEDDB9C" w14:textId="430ED952" w:rsidR="008D267E" w:rsidRDefault="00A835A9" w:rsidP="008D267E">
      <w:pPr>
        <w:pStyle w:val="Heading2"/>
      </w:pPr>
      <w:r>
        <w:t xml:space="preserve">Identification of Primary Problems </w:t>
      </w:r>
    </w:p>
    <w:p w14:paraId="19E1C963" w14:textId="524FD0B6" w:rsidR="008D267E" w:rsidRDefault="00A835A9" w:rsidP="008D267E">
      <w:pPr>
        <w:jc w:val="both"/>
      </w:pPr>
      <w:r>
        <w:t>In case 1, Mr. Floyd</w:t>
      </w:r>
      <w:r w:rsidR="00A518D9">
        <w:t>,</w:t>
      </w:r>
      <w:r>
        <w:t xml:space="preserve"> with severe chest pain</w:t>
      </w:r>
      <w:r w:rsidR="00A518D9">
        <w:t>,</w:t>
      </w:r>
      <w:r>
        <w:t xml:space="preserve"> visited a healthcare facility and medically it was a pain with cardiac involvement. N</w:t>
      </w:r>
      <w:r w:rsidR="00D60C61">
        <w:t xml:space="preserve">urse instead of taking the </w:t>
      </w:r>
      <w:r>
        <w:t xml:space="preserve">vital signs </w:t>
      </w:r>
      <w:r w:rsidR="00BA5EB7">
        <w:t xml:space="preserve">of the patient </w:t>
      </w:r>
      <w:r>
        <w:t xml:space="preserve">gave the directions to take Mr. Floyd to Valley Baptist Hospital, with emergency flashers on and call for help in case of complications </w:t>
      </w:r>
      <w:r>
        <w:fldChar w:fldCharType="begin"/>
      </w:r>
      <w:r>
        <w:instrText xml:space="preserve"> ADDIN ZOTERO_ITEM CSL_CITATION {"citationID":"AOZBZo8R","properties":{"formattedCitation":"(Croke, 2006)","plainCitation":"(Croke, 2006)","noteIndex":0},"citationItems":[{"id":34,"uris":["http://zotero.org/users/local/Hznayqvz/items/8CV3PNUP"],"uri":["http://zotero.org/users/local/Hznayqvz/items/8CV3PNUP"],"itemData":{"id":34,"type":"article-journal","title":"Nursing malpractice: Determining liability elements for negligent acts","container-title":"Journal of Legal Nurse Consulting","page":"3-7","volume":"17","issue":"3","author":[{"family":"Croke","given":"E. M."}],"issued":{"date-parts":[["2006"]]}}}],"schema":"https://github.com/citation-style-language/schema/raw/master/csl-citation.json"} </w:instrText>
      </w:r>
      <w:r>
        <w:fldChar w:fldCharType="separate"/>
      </w:r>
      <w:r w:rsidRPr="008D267E">
        <w:rPr>
          <w:rFonts w:ascii="Times New Roman" w:hAnsi="Times New Roman" w:cs="Times New Roman"/>
        </w:rPr>
        <w:t>(Croke, 2006)</w:t>
      </w:r>
      <w:r>
        <w:fldChar w:fldCharType="end"/>
      </w:r>
      <w:r>
        <w:t>. Ultimately, five miles away from the hospital, the patient died. The nurse did not inform the physician regarding the life-death situation of the patient and also failed to assess critical status. The n</w:t>
      </w:r>
      <w:r w:rsidR="00BA5EB7">
        <w:t>urse failed to take the</w:t>
      </w:r>
      <w:r>
        <w:t xml:space="preserve"> medical history of the patient and his vital signs were also missed to provide him appropriate emergency care such as ECG to stabilize the condition, whi</w:t>
      </w:r>
      <w:r w:rsidR="00BA5EB7">
        <w:t xml:space="preserve">ch resulted in patient death. </w:t>
      </w:r>
    </w:p>
    <w:p w14:paraId="05F79364" w14:textId="444CFD4D" w:rsidR="008D267E" w:rsidRDefault="00A835A9" w:rsidP="008D267E">
      <w:pPr>
        <w:jc w:val="both"/>
      </w:pPr>
      <w:r>
        <w:t xml:space="preserve">In case 2 analysis, patient Susan Muskopf was admitted with a complaint </w:t>
      </w:r>
      <w:r w:rsidR="00BA5EB7">
        <w:t xml:space="preserve">of </w:t>
      </w:r>
      <w:r>
        <w:t xml:space="preserve">unilateral hand repair because of carpal tunnel syndrome </w:t>
      </w:r>
      <w:r>
        <w:fldChar w:fldCharType="begin"/>
      </w:r>
      <w:r>
        <w:instrText xml:space="preserve"> ADDIN ZOTERO_ITEM CSL_CITATION {"citationID":"sBCCz2i4","properties":{"formattedCitation":"(Croke, 2006)","plainCitation":"(Croke, 2006)","noteIndex":0},"citationItems":[{"id":34,"uris":["http://zotero.org/users/local/Hznayqvz/items/8CV3PNUP"],"uri":["http://zotero.org/users/local/Hznayqvz/items/8CV3PNUP"],"itemData":{"id":34,"type":"article-journal","title":"Nursing malpractice: Determining liability elements for negligent acts","container-title":"Journal of Legal Nurse Consulting","page":"3-7","volume":"17","issue":"3","author":[{"family":"Croke","given":"E. M."}],"issued":{"date-parts":[["2006"]]}}}],"schema":"https://github.com/citation-style-language/schema/raw/master/csl-citation.json"} </w:instrText>
      </w:r>
      <w:r>
        <w:fldChar w:fldCharType="separate"/>
      </w:r>
      <w:r w:rsidRPr="008D267E">
        <w:rPr>
          <w:rFonts w:ascii="Times New Roman" w:hAnsi="Times New Roman" w:cs="Times New Roman"/>
        </w:rPr>
        <w:t>(Croke, 2006)</w:t>
      </w:r>
      <w:r>
        <w:fldChar w:fldCharType="end"/>
      </w:r>
      <w:r>
        <w:t xml:space="preserve">. The nurse failed to inform the physician about the patient's distress </w:t>
      </w:r>
      <w:r w:rsidR="00764761">
        <w:t>about</w:t>
      </w:r>
      <w:r>
        <w:t xml:space="preserve"> the surgical site that has proximately instigated the damage.</w:t>
      </w:r>
    </w:p>
    <w:p w14:paraId="345BDC8B" w14:textId="432886A2" w:rsidR="008D267E" w:rsidRDefault="00A835A9" w:rsidP="008D267E">
      <w:pPr>
        <w:pStyle w:val="Heading1"/>
      </w:pPr>
      <w:r>
        <w:t>Conclusion</w:t>
      </w:r>
    </w:p>
    <w:p w14:paraId="05DE0E31" w14:textId="4DAA8594" w:rsidR="008D267E" w:rsidRDefault="00A835A9" w:rsidP="008D267E">
      <w:pPr>
        <w:jc w:val="both"/>
      </w:pPr>
      <w:r>
        <w:t>The factor that should be determined is the presence of a permissible nurse-patient association among the parties and established upon the association</w:t>
      </w:r>
      <w:r w:rsidR="00A518D9">
        <w:t>,</w:t>
      </w:r>
      <w:r>
        <w:t xml:space="preserve"> it is important to observe the </w:t>
      </w:r>
      <w:r>
        <w:lastRenderedPageBreak/>
        <w:t>expected care that a p</w:t>
      </w:r>
      <w:r w:rsidR="00764761">
        <w:t>atient expects</w:t>
      </w:r>
      <w:r>
        <w:t xml:space="preserve"> from the nurse </w:t>
      </w:r>
      <w:r>
        <w:fldChar w:fldCharType="begin"/>
      </w:r>
      <w:r>
        <w:instrText xml:space="preserve"> ADDIN ZOTERO_ITEM CSL_CITATION {"citationID":"YjBCe8IB","properties":{"formattedCitation":"(Frank &amp; Danks, 2019)","plainCitation":"(Frank &amp; Danks, 2019)","noteIndex":0},"citationItems":[{"id":36,"uris":["http://zotero.org/users/local/Hznayqvz/items/CJCZ9TDE"],"uri":["http://zotero.org/users/local/Hznayqvz/items/CJCZ9TDE"],"itemData":{"id":36,"type":"article-journal","title":"Perianesthesia Nursing Malpractice: Reducing the Risk of Litigation","container-title":"Journal of PeriAnesthesia Nursing","page":"463-468","volume":"34","issue":"3","author":[{"family":"Frank","given":"Lyerla"},{"family":"Danks","given":"Jamie"}],"issued":{"date-parts":[["2019"]]}}}],"schema":"https://github.com/citation-style-language/schema/raw/master/csl-citation.json"} </w:instrText>
      </w:r>
      <w:r>
        <w:fldChar w:fldCharType="separate"/>
      </w:r>
      <w:r w:rsidRPr="008D267E">
        <w:rPr>
          <w:rFonts w:ascii="Times New Roman" w:hAnsi="Times New Roman" w:cs="Times New Roman"/>
        </w:rPr>
        <w:t>(Frank &amp; Danks, 2019)</w:t>
      </w:r>
      <w:r>
        <w:fldChar w:fldCharType="end"/>
      </w:r>
      <w:r>
        <w:t xml:space="preserve">. It is also important that the patient-nurse association exists once a patient met a nurse in the healthcare facility </w:t>
      </w:r>
      <w:r>
        <w:fldChar w:fldCharType="begin"/>
      </w:r>
      <w:r>
        <w:instrText xml:space="preserve"> ADDIN ZOTERO_ITEM CSL_CITATION {"citationID":"TuiauWXM","properties":{"formattedCitation":"(Oviedo, 2016)","plainCitation":"(Oviedo, 2016)","noteIndex":0},"citationItems":[{"id":37,"uris":["http://zotero.org/users/local/Hznayqvz/items/RUQ58FWN"],"uri":["http://zotero.org/users/local/Hznayqvz/items/RUQ58FWN"],"itemData":{"id":37,"type":"article-journal","title":"Use of jurisprudence to teach professional negligence","container-title":"Journal of Nursing Education","page":"720-720","volume":"55","issue":"12","author":[{"family":"Oviedo","given":"Astrid D."}],"issued":{"date-parts":[["2016"]]}}}],"schema":"https://github.com/citation-style-language/schema/raw/master/csl-citation.json"} </w:instrText>
      </w:r>
      <w:r>
        <w:fldChar w:fldCharType="separate"/>
      </w:r>
      <w:r w:rsidRPr="008D267E">
        <w:rPr>
          <w:rFonts w:ascii="Times New Roman" w:hAnsi="Times New Roman" w:cs="Times New Roman"/>
        </w:rPr>
        <w:t>(Oviedo, 2016)</w:t>
      </w:r>
      <w:r>
        <w:fldChar w:fldCharType="end"/>
      </w:r>
      <w:r>
        <w:t>. It is a nurse's duty to perform appropriate actions according to the requirement of the patient to save his life and to decrease the possible harm because of negligence.</w:t>
      </w:r>
    </w:p>
    <w:sdt>
      <w:sdtPr>
        <w:rPr>
          <w:rFonts w:ascii="Times New Roman" w:eastAsiaTheme="minorEastAsia" w:hAnsi="Times New Roman" w:cs="Times New Roman"/>
          <w:color w:val="000000" w:themeColor="text1"/>
        </w:rPr>
        <w:id w:val="62297111"/>
        <w:docPartObj>
          <w:docPartGallery w:val="Bibliographies"/>
          <w:docPartUnique/>
        </w:docPartObj>
      </w:sdtPr>
      <w:sdtEndPr/>
      <w:sdtContent>
        <w:p w14:paraId="509D7DF0" w14:textId="77777777" w:rsidR="00E81978" w:rsidRPr="00E90E4D" w:rsidRDefault="00A835A9" w:rsidP="0045475A">
          <w:pPr>
            <w:pStyle w:val="SectionTitle"/>
            <w:rPr>
              <w:rFonts w:ascii="Times New Roman" w:hAnsi="Times New Roman" w:cs="Times New Roman"/>
              <w:b/>
              <w:bCs/>
              <w:color w:val="000000" w:themeColor="text1"/>
            </w:rPr>
          </w:pPr>
          <w:r w:rsidRPr="00E90E4D">
            <w:rPr>
              <w:rFonts w:ascii="Times New Roman" w:hAnsi="Times New Roman" w:cs="Times New Roman"/>
              <w:b/>
              <w:bCs/>
              <w:color w:val="000000" w:themeColor="text1"/>
            </w:rPr>
            <w:t>References</w:t>
          </w:r>
        </w:p>
        <w:p w14:paraId="036C414A" w14:textId="77777777" w:rsidR="008D267E" w:rsidRPr="008D267E" w:rsidRDefault="00A835A9" w:rsidP="008D267E">
          <w:pPr>
            <w:pStyle w:val="Bibliography"/>
            <w:rPr>
              <w:rFonts w:ascii="Times New Roman" w:hAnsi="Times New Roman" w:cs="Times New Roman"/>
            </w:rPr>
          </w:pPr>
          <w:r w:rsidRPr="002305F1">
            <w:rPr>
              <w:color w:val="000000" w:themeColor="text1"/>
            </w:rPr>
            <w:fldChar w:fldCharType="begin"/>
          </w:r>
          <w:r w:rsidR="002B4DE7">
            <w:rPr>
              <w:color w:val="000000" w:themeColor="text1"/>
            </w:rPr>
            <w:instrText xml:space="preserve"> ADDIN ZOTERO_BIBL {"custom":[]} CSL_BIBLIOGRAPHY </w:instrText>
          </w:r>
          <w:r w:rsidRPr="002305F1">
            <w:rPr>
              <w:color w:val="000000" w:themeColor="text1"/>
            </w:rPr>
            <w:fldChar w:fldCharType="separate"/>
          </w:r>
          <w:r w:rsidRPr="008D267E">
            <w:rPr>
              <w:rFonts w:ascii="Times New Roman" w:hAnsi="Times New Roman" w:cs="Times New Roman"/>
            </w:rPr>
            <w:t xml:space="preserve">Croke, E. M. (2006). Nursing malpractice: Determining liability elements for negligent acts. </w:t>
          </w:r>
          <w:r w:rsidRPr="008D267E">
            <w:rPr>
              <w:rFonts w:ascii="Times New Roman" w:hAnsi="Times New Roman" w:cs="Times New Roman"/>
              <w:i/>
              <w:iCs/>
            </w:rPr>
            <w:t>Journal of Legal Nurse Consulting</w:t>
          </w:r>
          <w:r w:rsidRPr="008D267E">
            <w:rPr>
              <w:rFonts w:ascii="Times New Roman" w:hAnsi="Times New Roman" w:cs="Times New Roman"/>
            </w:rPr>
            <w:t xml:space="preserve">, </w:t>
          </w:r>
          <w:r w:rsidRPr="008D267E">
            <w:rPr>
              <w:rFonts w:ascii="Times New Roman" w:hAnsi="Times New Roman" w:cs="Times New Roman"/>
              <w:i/>
              <w:iCs/>
            </w:rPr>
            <w:t>17</w:t>
          </w:r>
          <w:r w:rsidRPr="008D267E">
            <w:rPr>
              <w:rFonts w:ascii="Times New Roman" w:hAnsi="Times New Roman" w:cs="Times New Roman"/>
            </w:rPr>
            <w:t>(3), 3–7.</w:t>
          </w:r>
        </w:p>
        <w:p w14:paraId="6B116170" w14:textId="77777777" w:rsidR="008D267E" w:rsidRPr="008D267E" w:rsidRDefault="00A835A9" w:rsidP="008D267E">
          <w:pPr>
            <w:pStyle w:val="Bibliography"/>
            <w:rPr>
              <w:rFonts w:ascii="Times New Roman" w:hAnsi="Times New Roman" w:cs="Times New Roman"/>
            </w:rPr>
          </w:pPr>
          <w:r w:rsidRPr="008D267E">
            <w:rPr>
              <w:rFonts w:ascii="Times New Roman" w:hAnsi="Times New Roman" w:cs="Times New Roman"/>
            </w:rPr>
            <w:t xml:space="preserve">Frank, L., &amp; Danks, J. (2019). Perianesthesia Nursing Malpractice: Reducing the Risk of Litigation. </w:t>
          </w:r>
          <w:r w:rsidRPr="008D267E">
            <w:rPr>
              <w:rFonts w:ascii="Times New Roman" w:hAnsi="Times New Roman" w:cs="Times New Roman"/>
              <w:i/>
              <w:iCs/>
            </w:rPr>
            <w:t>Journal of PeriAnesthesia Nursing</w:t>
          </w:r>
          <w:r w:rsidRPr="008D267E">
            <w:rPr>
              <w:rFonts w:ascii="Times New Roman" w:hAnsi="Times New Roman" w:cs="Times New Roman"/>
            </w:rPr>
            <w:t xml:space="preserve">, </w:t>
          </w:r>
          <w:r w:rsidRPr="008D267E">
            <w:rPr>
              <w:rFonts w:ascii="Times New Roman" w:hAnsi="Times New Roman" w:cs="Times New Roman"/>
              <w:i/>
              <w:iCs/>
            </w:rPr>
            <w:t>34</w:t>
          </w:r>
          <w:r w:rsidRPr="008D267E">
            <w:rPr>
              <w:rFonts w:ascii="Times New Roman" w:hAnsi="Times New Roman" w:cs="Times New Roman"/>
            </w:rPr>
            <w:t>(3), 463–468.</w:t>
          </w:r>
        </w:p>
        <w:p w14:paraId="14D3F050" w14:textId="77777777" w:rsidR="008D267E" w:rsidRPr="008D267E" w:rsidRDefault="00A835A9" w:rsidP="008D267E">
          <w:pPr>
            <w:pStyle w:val="Bibliography"/>
            <w:rPr>
              <w:rFonts w:ascii="Times New Roman" w:hAnsi="Times New Roman" w:cs="Times New Roman"/>
            </w:rPr>
          </w:pPr>
          <w:r w:rsidRPr="008D267E">
            <w:rPr>
              <w:rFonts w:ascii="Times New Roman" w:hAnsi="Times New Roman" w:cs="Times New Roman"/>
            </w:rPr>
            <w:t xml:space="preserve">Neil, H. P. (2015). Nursing liability and evidence-based practice. </w:t>
          </w:r>
          <w:r w:rsidRPr="008D267E">
            <w:rPr>
              <w:rFonts w:ascii="Times New Roman" w:hAnsi="Times New Roman" w:cs="Times New Roman"/>
              <w:i/>
              <w:iCs/>
            </w:rPr>
            <w:t>MedSurg Nursing</w:t>
          </w:r>
          <w:r w:rsidRPr="008D267E">
            <w:rPr>
              <w:rFonts w:ascii="Times New Roman" w:hAnsi="Times New Roman" w:cs="Times New Roman"/>
            </w:rPr>
            <w:t xml:space="preserve">, </w:t>
          </w:r>
          <w:r w:rsidRPr="008D267E">
            <w:rPr>
              <w:rFonts w:ascii="Times New Roman" w:hAnsi="Times New Roman" w:cs="Times New Roman"/>
              <w:i/>
              <w:iCs/>
            </w:rPr>
            <w:t>24</w:t>
          </w:r>
          <w:r w:rsidRPr="008D267E">
            <w:rPr>
              <w:rFonts w:ascii="Times New Roman" w:hAnsi="Times New Roman" w:cs="Times New Roman"/>
            </w:rPr>
            <w:t>(5), S10–S10.</w:t>
          </w:r>
        </w:p>
        <w:p w14:paraId="21B6F2D3" w14:textId="77777777" w:rsidR="008D267E" w:rsidRPr="008D267E" w:rsidRDefault="00A835A9" w:rsidP="008D267E">
          <w:pPr>
            <w:pStyle w:val="Bibliography"/>
            <w:rPr>
              <w:rFonts w:ascii="Times New Roman" w:hAnsi="Times New Roman" w:cs="Times New Roman"/>
            </w:rPr>
          </w:pPr>
          <w:r w:rsidRPr="008D267E">
            <w:rPr>
              <w:rFonts w:ascii="Times New Roman" w:hAnsi="Times New Roman" w:cs="Times New Roman"/>
            </w:rPr>
            <w:t xml:space="preserve">Oviedo, A. D. (2016). Use of jurisprudence to teach professional negligence. </w:t>
          </w:r>
          <w:r w:rsidRPr="008D267E">
            <w:rPr>
              <w:rFonts w:ascii="Times New Roman" w:hAnsi="Times New Roman" w:cs="Times New Roman"/>
              <w:i/>
              <w:iCs/>
            </w:rPr>
            <w:t>Journal of Nursing Education</w:t>
          </w:r>
          <w:r w:rsidRPr="008D267E">
            <w:rPr>
              <w:rFonts w:ascii="Times New Roman" w:hAnsi="Times New Roman" w:cs="Times New Roman"/>
            </w:rPr>
            <w:t xml:space="preserve">, </w:t>
          </w:r>
          <w:r w:rsidRPr="008D267E">
            <w:rPr>
              <w:rFonts w:ascii="Times New Roman" w:hAnsi="Times New Roman" w:cs="Times New Roman"/>
              <w:i/>
              <w:iCs/>
            </w:rPr>
            <w:t>55</w:t>
          </w:r>
          <w:r w:rsidRPr="008D267E">
            <w:rPr>
              <w:rFonts w:ascii="Times New Roman" w:hAnsi="Times New Roman" w:cs="Times New Roman"/>
            </w:rPr>
            <w:t>(12), 720–720.</w:t>
          </w:r>
        </w:p>
        <w:p w14:paraId="507D1DA3" w14:textId="2643A88D" w:rsidR="00A72137" w:rsidRPr="002305F1" w:rsidRDefault="00A835A9" w:rsidP="0045475A">
          <w:pPr>
            <w:ind w:left="720" w:hanging="720"/>
            <w:rPr>
              <w:rFonts w:ascii="Times New Roman" w:hAnsi="Times New Roman" w:cs="Times New Roman"/>
              <w:color w:val="000000" w:themeColor="text1"/>
            </w:rPr>
          </w:pPr>
          <w:r w:rsidRPr="002305F1">
            <w:rPr>
              <w:rFonts w:ascii="Times New Roman" w:hAnsi="Times New Roman" w:cs="Times New Roman"/>
              <w:color w:val="000000" w:themeColor="text1"/>
            </w:rPr>
            <w:fldChar w:fldCharType="end"/>
          </w:r>
        </w:p>
        <w:p w14:paraId="566C5AC3" w14:textId="77777777" w:rsidR="00E81978" w:rsidRPr="002305F1" w:rsidRDefault="00B90E90" w:rsidP="0045475A">
          <w:pPr>
            <w:ind w:firstLine="0"/>
            <w:jc w:val="both"/>
            <w:rPr>
              <w:rFonts w:ascii="Times New Roman" w:hAnsi="Times New Roman" w:cs="Times New Roman"/>
              <w:color w:val="000000" w:themeColor="text1"/>
            </w:rPr>
          </w:pPr>
        </w:p>
      </w:sdtContent>
    </w:sdt>
    <w:sectPr w:rsidR="00E81978" w:rsidRPr="002305F1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984A8B9" w14:textId="77777777" w:rsidR="00B90E90" w:rsidRDefault="00B90E90">
      <w:pPr>
        <w:spacing w:line="240" w:lineRule="auto"/>
      </w:pPr>
      <w:r>
        <w:separator/>
      </w:r>
    </w:p>
  </w:endnote>
  <w:endnote w:type="continuationSeparator" w:id="0">
    <w:p w14:paraId="10BC824D" w14:textId="77777777" w:rsidR="00B90E90" w:rsidRDefault="00B90E9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956DDA5" w14:textId="77777777" w:rsidR="00B90E90" w:rsidRDefault="00B90E90">
      <w:pPr>
        <w:spacing w:line="240" w:lineRule="auto"/>
      </w:pPr>
      <w:r>
        <w:separator/>
      </w:r>
    </w:p>
  </w:footnote>
  <w:footnote w:type="continuationSeparator" w:id="0">
    <w:p w14:paraId="4780B97D" w14:textId="77777777" w:rsidR="00B90E90" w:rsidRDefault="00B90E9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6A754DD" w14:textId="7E10A4ED" w:rsidR="003B295D" w:rsidRDefault="00B90E90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A34963">
          <w:rPr>
            <w:rStyle w:val="Strong"/>
          </w:rPr>
          <w:t>HEALTHCARE</w:t>
        </w:r>
      </w:sdtContent>
    </w:sdt>
    <w:r w:rsidR="00A835A9">
      <w:ptab w:relativeTo="margin" w:alignment="right" w:leader="none"/>
    </w:r>
    <w:r w:rsidR="00A34963">
      <w:rPr>
        <w:rStyle w:val="Strong"/>
      </w:rPr>
      <w:fldChar w:fldCharType="begin"/>
    </w:r>
    <w:r w:rsidR="00A34963">
      <w:rPr>
        <w:rStyle w:val="Strong"/>
      </w:rPr>
      <w:instrText xml:space="preserve"> PAGE   \* MERGEFORMAT </w:instrText>
    </w:r>
    <w:r w:rsidR="00A34963">
      <w:rPr>
        <w:rStyle w:val="Strong"/>
      </w:rPr>
      <w:fldChar w:fldCharType="separate"/>
    </w:r>
    <w:r w:rsidR="003757FA">
      <w:rPr>
        <w:rStyle w:val="Strong"/>
        <w:noProof/>
      </w:rPr>
      <w:t>4</w:t>
    </w:r>
    <w:r w:rsidR="00A34963">
      <w:rPr>
        <w:rStyle w:val="Strong"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E834C25" w14:textId="01332B50" w:rsidR="003B295D" w:rsidRDefault="00A835A9" w:rsidP="008A35AD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>
          <w:rPr>
            <w:rStyle w:val="Strong"/>
          </w:rPr>
          <w:t>HEALTHCARE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3757FA">
      <w:rPr>
        <w:rStyle w:val="Strong"/>
        <w:noProof/>
      </w:rPr>
      <w:t>1</w:t>
    </w:r>
    <w:r>
      <w:rPr>
        <w:rStyle w:val="Strong"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9FE513A6"/>
    <w:multiLevelType w:val="hybridMultilevel"/>
    <w:tmpl w:val="1D73B48A"/>
    <w:lvl w:ilvl="0" w:tplc="C714D7B6">
      <w:start w:val="1"/>
      <w:numFmt w:val="bullet"/>
      <w:lvlText w:val="•"/>
      <w:lvlJc w:val="left"/>
    </w:lvl>
    <w:lvl w:ilvl="1" w:tplc="FA60C1A2">
      <w:numFmt w:val="decimal"/>
      <w:lvlText w:val=""/>
      <w:lvlJc w:val="left"/>
    </w:lvl>
    <w:lvl w:ilvl="2" w:tplc="D9B6BF98">
      <w:numFmt w:val="decimal"/>
      <w:lvlText w:val=""/>
      <w:lvlJc w:val="left"/>
    </w:lvl>
    <w:lvl w:ilvl="3" w:tplc="9C50544E">
      <w:numFmt w:val="decimal"/>
      <w:lvlText w:val=""/>
      <w:lvlJc w:val="left"/>
    </w:lvl>
    <w:lvl w:ilvl="4" w:tplc="BBBA44C2">
      <w:numFmt w:val="decimal"/>
      <w:lvlText w:val=""/>
      <w:lvlJc w:val="left"/>
    </w:lvl>
    <w:lvl w:ilvl="5" w:tplc="44AE4C0A">
      <w:numFmt w:val="decimal"/>
      <w:lvlText w:val=""/>
      <w:lvlJc w:val="left"/>
    </w:lvl>
    <w:lvl w:ilvl="6" w:tplc="A880B408">
      <w:numFmt w:val="decimal"/>
      <w:lvlText w:val=""/>
      <w:lvlJc w:val="left"/>
    </w:lvl>
    <w:lvl w:ilvl="7" w:tplc="34BA16C8">
      <w:numFmt w:val="decimal"/>
      <w:lvlText w:val=""/>
      <w:lvlJc w:val="left"/>
    </w:lvl>
    <w:lvl w:ilvl="8" w:tplc="5E2C45FE">
      <w:numFmt w:val="decimal"/>
      <w:lvlText w:val=""/>
      <w:lvlJc w:val="left"/>
    </w:lvl>
  </w:abstractNum>
  <w:abstractNum w:abstractNumId="1">
    <w:nsid w:val="B073E91A"/>
    <w:multiLevelType w:val="hybridMultilevel"/>
    <w:tmpl w:val="BDDE05C7"/>
    <w:lvl w:ilvl="0" w:tplc="973A1F7E">
      <w:start w:val="1"/>
      <w:numFmt w:val="bullet"/>
      <w:lvlText w:val="•"/>
      <w:lvlJc w:val="left"/>
    </w:lvl>
    <w:lvl w:ilvl="1" w:tplc="8CD8CE84">
      <w:numFmt w:val="decimal"/>
      <w:lvlText w:val=""/>
      <w:lvlJc w:val="left"/>
    </w:lvl>
    <w:lvl w:ilvl="2" w:tplc="401A88B2">
      <w:numFmt w:val="decimal"/>
      <w:lvlText w:val=""/>
      <w:lvlJc w:val="left"/>
    </w:lvl>
    <w:lvl w:ilvl="3" w:tplc="A75ABDEC">
      <w:numFmt w:val="decimal"/>
      <w:lvlText w:val=""/>
      <w:lvlJc w:val="left"/>
    </w:lvl>
    <w:lvl w:ilvl="4" w:tplc="B41E7B70">
      <w:numFmt w:val="decimal"/>
      <w:lvlText w:val=""/>
      <w:lvlJc w:val="left"/>
    </w:lvl>
    <w:lvl w:ilvl="5" w:tplc="D63651B8">
      <w:numFmt w:val="decimal"/>
      <w:lvlText w:val=""/>
      <w:lvlJc w:val="left"/>
    </w:lvl>
    <w:lvl w:ilvl="6" w:tplc="8B5A9384">
      <w:numFmt w:val="decimal"/>
      <w:lvlText w:val=""/>
      <w:lvlJc w:val="left"/>
    </w:lvl>
    <w:lvl w:ilvl="7" w:tplc="A5041112">
      <w:numFmt w:val="decimal"/>
      <w:lvlText w:val=""/>
      <w:lvlJc w:val="left"/>
    </w:lvl>
    <w:lvl w:ilvl="8" w:tplc="55283840">
      <w:numFmt w:val="decimal"/>
      <w:lvlText w:val=""/>
      <w:lvlJc w:val="left"/>
    </w:lvl>
  </w:abstractNum>
  <w:abstractNum w:abstractNumId="2">
    <w:nsid w:val="D8081752"/>
    <w:multiLevelType w:val="hybridMultilevel"/>
    <w:tmpl w:val="04D24F56"/>
    <w:lvl w:ilvl="0" w:tplc="7D04697C">
      <w:start w:val="1"/>
      <w:numFmt w:val="bullet"/>
      <w:lvlText w:val="•"/>
      <w:lvlJc w:val="left"/>
    </w:lvl>
    <w:lvl w:ilvl="1" w:tplc="193C67F6">
      <w:numFmt w:val="decimal"/>
      <w:lvlText w:val=""/>
      <w:lvlJc w:val="left"/>
    </w:lvl>
    <w:lvl w:ilvl="2" w:tplc="B0B0E9D2">
      <w:numFmt w:val="decimal"/>
      <w:lvlText w:val=""/>
      <w:lvlJc w:val="left"/>
    </w:lvl>
    <w:lvl w:ilvl="3" w:tplc="AD2ABE8E">
      <w:numFmt w:val="decimal"/>
      <w:lvlText w:val=""/>
      <w:lvlJc w:val="left"/>
    </w:lvl>
    <w:lvl w:ilvl="4" w:tplc="DF82204A">
      <w:numFmt w:val="decimal"/>
      <w:lvlText w:val=""/>
      <w:lvlJc w:val="left"/>
    </w:lvl>
    <w:lvl w:ilvl="5" w:tplc="34CE4336">
      <w:numFmt w:val="decimal"/>
      <w:lvlText w:val=""/>
      <w:lvlJc w:val="left"/>
    </w:lvl>
    <w:lvl w:ilvl="6" w:tplc="E73A54E8">
      <w:numFmt w:val="decimal"/>
      <w:lvlText w:val=""/>
      <w:lvlJc w:val="left"/>
    </w:lvl>
    <w:lvl w:ilvl="7" w:tplc="CCEACFB4">
      <w:numFmt w:val="decimal"/>
      <w:lvlText w:val=""/>
      <w:lvlJc w:val="left"/>
    </w:lvl>
    <w:lvl w:ilvl="8" w:tplc="AC86FF5C">
      <w:numFmt w:val="decimal"/>
      <w:lvlText w:val=""/>
      <w:lvlJc w:val="left"/>
    </w:lvl>
  </w:abstractNum>
  <w:abstractNum w:abstractNumId="3">
    <w:nsid w:val="E58648FE"/>
    <w:multiLevelType w:val="hybridMultilevel"/>
    <w:tmpl w:val="172B461A"/>
    <w:lvl w:ilvl="0" w:tplc="955ECF28">
      <w:start w:val="1"/>
      <w:numFmt w:val="bullet"/>
      <w:lvlText w:val="•"/>
      <w:lvlJc w:val="left"/>
    </w:lvl>
    <w:lvl w:ilvl="1" w:tplc="C968133E">
      <w:numFmt w:val="decimal"/>
      <w:lvlText w:val=""/>
      <w:lvlJc w:val="left"/>
    </w:lvl>
    <w:lvl w:ilvl="2" w:tplc="B74C8ECA">
      <w:numFmt w:val="decimal"/>
      <w:lvlText w:val=""/>
      <w:lvlJc w:val="left"/>
    </w:lvl>
    <w:lvl w:ilvl="3" w:tplc="449A58F6">
      <w:numFmt w:val="decimal"/>
      <w:lvlText w:val=""/>
      <w:lvlJc w:val="left"/>
    </w:lvl>
    <w:lvl w:ilvl="4" w:tplc="3BD2698A">
      <w:numFmt w:val="decimal"/>
      <w:lvlText w:val=""/>
      <w:lvlJc w:val="left"/>
    </w:lvl>
    <w:lvl w:ilvl="5" w:tplc="4012607A">
      <w:numFmt w:val="decimal"/>
      <w:lvlText w:val=""/>
      <w:lvlJc w:val="left"/>
    </w:lvl>
    <w:lvl w:ilvl="6" w:tplc="C5A6F25C">
      <w:numFmt w:val="decimal"/>
      <w:lvlText w:val=""/>
      <w:lvlJc w:val="left"/>
    </w:lvl>
    <w:lvl w:ilvl="7" w:tplc="777C6D5A">
      <w:numFmt w:val="decimal"/>
      <w:lvlText w:val=""/>
      <w:lvlJc w:val="left"/>
    </w:lvl>
    <w:lvl w:ilvl="8" w:tplc="70AAB6F4">
      <w:numFmt w:val="decimal"/>
      <w:lvlText w:val=""/>
      <w:lvlJc w:val="left"/>
    </w:lvl>
  </w:abstractNum>
  <w:abstractNum w:abstractNumId="4">
    <w:nsid w:val="E5B523C1"/>
    <w:multiLevelType w:val="hybridMultilevel"/>
    <w:tmpl w:val="023BF8AA"/>
    <w:lvl w:ilvl="0" w:tplc="D1BCC3C2">
      <w:start w:val="1"/>
      <w:numFmt w:val="bullet"/>
      <w:lvlText w:val="•"/>
      <w:lvlJc w:val="left"/>
    </w:lvl>
    <w:lvl w:ilvl="1" w:tplc="6284EEF4">
      <w:numFmt w:val="decimal"/>
      <w:lvlText w:val=""/>
      <w:lvlJc w:val="left"/>
    </w:lvl>
    <w:lvl w:ilvl="2" w:tplc="8602A180">
      <w:numFmt w:val="decimal"/>
      <w:lvlText w:val=""/>
      <w:lvlJc w:val="left"/>
    </w:lvl>
    <w:lvl w:ilvl="3" w:tplc="339EB466">
      <w:numFmt w:val="decimal"/>
      <w:lvlText w:val=""/>
      <w:lvlJc w:val="left"/>
    </w:lvl>
    <w:lvl w:ilvl="4" w:tplc="5C1AD09A">
      <w:numFmt w:val="decimal"/>
      <w:lvlText w:val=""/>
      <w:lvlJc w:val="left"/>
    </w:lvl>
    <w:lvl w:ilvl="5" w:tplc="5D4CA612">
      <w:numFmt w:val="decimal"/>
      <w:lvlText w:val=""/>
      <w:lvlJc w:val="left"/>
    </w:lvl>
    <w:lvl w:ilvl="6" w:tplc="8372372A">
      <w:numFmt w:val="decimal"/>
      <w:lvlText w:val=""/>
      <w:lvlJc w:val="left"/>
    </w:lvl>
    <w:lvl w:ilvl="7" w:tplc="BB8A48C8">
      <w:numFmt w:val="decimal"/>
      <w:lvlText w:val=""/>
      <w:lvlJc w:val="left"/>
    </w:lvl>
    <w:lvl w:ilvl="8" w:tplc="A120C108">
      <w:numFmt w:val="decimal"/>
      <w:lvlText w:val=""/>
      <w:lvlJc w:val="left"/>
    </w:lvl>
  </w:abstractNum>
  <w:abstractNum w:abstractNumId="5">
    <w:nsid w:val="ECB1C6C8"/>
    <w:multiLevelType w:val="hybridMultilevel"/>
    <w:tmpl w:val="3F36FFC3"/>
    <w:lvl w:ilvl="0" w:tplc="810E8B8E">
      <w:start w:val="1"/>
      <w:numFmt w:val="bullet"/>
      <w:lvlText w:val="•"/>
      <w:lvlJc w:val="left"/>
    </w:lvl>
    <w:lvl w:ilvl="1" w:tplc="6E8086EC">
      <w:numFmt w:val="decimal"/>
      <w:lvlText w:val=""/>
      <w:lvlJc w:val="left"/>
    </w:lvl>
    <w:lvl w:ilvl="2" w:tplc="76D8DA0C">
      <w:numFmt w:val="decimal"/>
      <w:lvlText w:val=""/>
      <w:lvlJc w:val="left"/>
    </w:lvl>
    <w:lvl w:ilvl="3" w:tplc="A9F8317A">
      <w:numFmt w:val="decimal"/>
      <w:lvlText w:val=""/>
      <w:lvlJc w:val="left"/>
    </w:lvl>
    <w:lvl w:ilvl="4" w:tplc="66C4D934">
      <w:numFmt w:val="decimal"/>
      <w:lvlText w:val=""/>
      <w:lvlJc w:val="left"/>
    </w:lvl>
    <w:lvl w:ilvl="5" w:tplc="25E8B238">
      <w:numFmt w:val="decimal"/>
      <w:lvlText w:val=""/>
      <w:lvlJc w:val="left"/>
    </w:lvl>
    <w:lvl w:ilvl="6" w:tplc="9F98308A">
      <w:numFmt w:val="decimal"/>
      <w:lvlText w:val=""/>
      <w:lvlJc w:val="left"/>
    </w:lvl>
    <w:lvl w:ilvl="7" w:tplc="A2F298B4">
      <w:numFmt w:val="decimal"/>
      <w:lvlText w:val=""/>
      <w:lvlJc w:val="left"/>
    </w:lvl>
    <w:lvl w:ilvl="8" w:tplc="DD9E7992">
      <w:numFmt w:val="decimal"/>
      <w:lvlText w:val=""/>
      <w:lvlJc w:val="left"/>
    </w:lvl>
  </w:abstractNum>
  <w:abstractNum w:abstractNumId="6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7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8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9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11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12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3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14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5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6">
    <w:nsid w:val="083C045A"/>
    <w:multiLevelType w:val="hybridMultilevel"/>
    <w:tmpl w:val="542A6790"/>
    <w:lvl w:ilvl="0" w:tplc="1E16B4E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6F904E58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8B00B4A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3AE52B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ECFE7646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D2988B1C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3E6856A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518106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CE02C85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0D34355F"/>
    <w:multiLevelType w:val="multilevel"/>
    <w:tmpl w:val="543AC4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>
    <w:nsid w:val="20AC159B"/>
    <w:multiLevelType w:val="hybridMultilevel"/>
    <w:tmpl w:val="B54A73EC"/>
    <w:lvl w:ilvl="0" w:tplc="B782648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20ECFC" w:tentative="1">
      <w:start w:val="1"/>
      <w:numFmt w:val="lowerLetter"/>
      <w:lvlText w:val="%2."/>
      <w:lvlJc w:val="left"/>
      <w:pPr>
        <w:ind w:left="1440" w:hanging="360"/>
      </w:pPr>
    </w:lvl>
    <w:lvl w:ilvl="2" w:tplc="461E4932" w:tentative="1">
      <w:start w:val="1"/>
      <w:numFmt w:val="lowerRoman"/>
      <w:lvlText w:val="%3."/>
      <w:lvlJc w:val="right"/>
      <w:pPr>
        <w:ind w:left="2160" w:hanging="180"/>
      </w:pPr>
    </w:lvl>
    <w:lvl w:ilvl="3" w:tplc="6B04DCC6" w:tentative="1">
      <w:start w:val="1"/>
      <w:numFmt w:val="decimal"/>
      <w:lvlText w:val="%4."/>
      <w:lvlJc w:val="left"/>
      <w:pPr>
        <w:ind w:left="2880" w:hanging="360"/>
      </w:pPr>
    </w:lvl>
    <w:lvl w:ilvl="4" w:tplc="45B24E7E" w:tentative="1">
      <w:start w:val="1"/>
      <w:numFmt w:val="lowerLetter"/>
      <w:lvlText w:val="%5."/>
      <w:lvlJc w:val="left"/>
      <w:pPr>
        <w:ind w:left="3600" w:hanging="360"/>
      </w:pPr>
    </w:lvl>
    <w:lvl w:ilvl="5" w:tplc="8AC4026E" w:tentative="1">
      <w:start w:val="1"/>
      <w:numFmt w:val="lowerRoman"/>
      <w:lvlText w:val="%6."/>
      <w:lvlJc w:val="right"/>
      <w:pPr>
        <w:ind w:left="4320" w:hanging="180"/>
      </w:pPr>
    </w:lvl>
    <w:lvl w:ilvl="6" w:tplc="AAC0F9D0" w:tentative="1">
      <w:start w:val="1"/>
      <w:numFmt w:val="decimal"/>
      <w:lvlText w:val="%7."/>
      <w:lvlJc w:val="left"/>
      <w:pPr>
        <w:ind w:left="5040" w:hanging="360"/>
      </w:pPr>
    </w:lvl>
    <w:lvl w:ilvl="7" w:tplc="36C0E530" w:tentative="1">
      <w:start w:val="1"/>
      <w:numFmt w:val="lowerLetter"/>
      <w:lvlText w:val="%8."/>
      <w:lvlJc w:val="left"/>
      <w:pPr>
        <w:ind w:left="5760" w:hanging="360"/>
      </w:pPr>
    </w:lvl>
    <w:lvl w:ilvl="8" w:tplc="DDBAE77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1BBFCD9"/>
    <w:multiLevelType w:val="hybridMultilevel"/>
    <w:tmpl w:val="A0B5B23B"/>
    <w:lvl w:ilvl="0" w:tplc="ED14CCC4">
      <w:start w:val="1"/>
      <w:numFmt w:val="bullet"/>
      <w:lvlText w:val="•"/>
      <w:lvlJc w:val="left"/>
    </w:lvl>
    <w:lvl w:ilvl="1" w:tplc="2F24E05C">
      <w:numFmt w:val="decimal"/>
      <w:lvlText w:val=""/>
      <w:lvlJc w:val="left"/>
    </w:lvl>
    <w:lvl w:ilvl="2" w:tplc="B60211F0">
      <w:numFmt w:val="decimal"/>
      <w:lvlText w:val=""/>
      <w:lvlJc w:val="left"/>
    </w:lvl>
    <w:lvl w:ilvl="3" w:tplc="7158A3B4">
      <w:numFmt w:val="decimal"/>
      <w:lvlText w:val=""/>
      <w:lvlJc w:val="left"/>
    </w:lvl>
    <w:lvl w:ilvl="4" w:tplc="C4F800E0">
      <w:numFmt w:val="decimal"/>
      <w:lvlText w:val=""/>
      <w:lvlJc w:val="left"/>
    </w:lvl>
    <w:lvl w:ilvl="5" w:tplc="F418D5A6">
      <w:numFmt w:val="decimal"/>
      <w:lvlText w:val=""/>
      <w:lvlJc w:val="left"/>
    </w:lvl>
    <w:lvl w:ilvl="6" w:tplc="B906A500">
      <w:numFmt w:val="decimal"/>
      <w:lvlText w:val=""/>
      <w:lvlJc w:val="left"/>
    </w:lvl>
    <w:lvl w:ilvl="7" w:tplc="7B1C8710">
      <w:numFmt w:val="decimal"/>
      <w:lvlText w:val=""/>
      <w:lvlJc w:val="left"/>
    </w:lvl>
    <w:lvl w:ilvl="8" w:tplc="D4962CEA">
      <w:numFmt w:val="decimal"/>
      <w:lvlText w:val=""/>
      <w:lvlJc w:val="left"/>
    </w:lvl>
  </w:abstractNum>
  <w:abstractNum w:abstractNumId="20">
    <w:nsid w:val="22CED08D"/>
    <w:multiLevelType w:val="hybridMultilevel"/>
    <w:tmpl w:val="9D020F7C"/>
    <w:lvl w:ilvl="0" w:tplc="A594908C">
      <w:start w:val="1"/>
      <w:numFmt w:val="bullet"/>
      <w:lvlText w:val="•"/>
      <w:lvlJc w:val="left"/>
    </w:lvl>
    <w:lvl w:ilvl="1" w:tplc="ADF896F2">
      <w:numFmt w:val="decimal"/>
      <w:lvlText w:val=""/>
      <w:lvlJc w:val="left"/>
    </w:lvl>
    <w:lvl w:ilvl="2" w:tplc="51C2FAA2">
      <w:numFmt w:val="decimal"/>
      <w:lvlText w:val=""/>
      <w:lvlJc w:val="left"/>
    </w:lvl>
    <w:lvl w:ilvl="3" w:tplc="BC5C9E4C">
      <w:numFmt w:val="decimal"/>
      <w:lvlText w:val=""/>
      <w:lvlJc w:val="left"/>
    </w:lvl>
    <w:lvl w:ilvl="4" w:tplc="75B28D10">
      <w:numFmt w:val="decimal"/>
      <w:lvlText w:val=""/>
      <w:lvlJc w:val="left"/>
    </w:lvl>
    <w:lvl w:ilvl="5" w:tplc="14660254">
      <w:numFmt w:val="decimal"/>
      <w:lvlText w:val=""/>
      <w:lvlJc w:val="left"/>
    </w:lvl>
    <w:lvl w:ilvl="6" w:tplc="B6DA55F4">
      <w:numFmt w:val="decimal"/>
      <w:lvlText w:val=""/>
      <w:lvlJc w:val="left"/>
    </w:lvl>
    <w:lvl w:ilvl="7" w:tplc="F3F20A26">
      <w:numFmt w:val="decimal"/>
      <w:lvlText w:val=""/>
      <w:lvlJc w:val="left"/>
    </w:lvl>
    <w:lvl w:ilvl="8" w:tplc="CBD403F8">
      <w:numFmt w:val="decimal"/>
      <w:lvlText w:val=""/>
      <w:lvlJc w:val="left"/>
    </w:lvl>
  </w:abstractNum>
  <w:abstractNum w:abstractNumId="21">
    <w:nsid w:val="26FA8E88"/>
    <w:multiLevelType w:val="hybridMultilevel"/>
    <w:tmpl w:val="00681267"/>
    <w:lvl w:ilvl="0" w:tplc="AB623D98">
      <w:start w:val="1"/>
      <w:numFmt w:val="bullet"/>
      <w:lvlText w:val="•"/>
      <w:lvlJc w:val="left"/>
    </w:lvl>
    <w:lvl w:ilvl="1" w:tplc="76BA5F24">
      <w:numFmt w:val="decimal"/>
      <w:lvlText w:val=""/>
      <w:lvlJc w:val="left"/>
    </w:lvl>
    <w:lvl w:ilvl="2" w:tplc="6B0285BA">
      <w:numFmt w:val="decimal"/>
      <w:lvlText w:val=""/>
      <w:lvlJc w:val="left"/>
    </w:lvl>
    <w:lvl w:ilvl="3" w:tplc="A934C928">
      <w:numFmt w:val="decimal"/>
      <w:lvlText w:val=""/>
      <w:lvlJc w:val="left"/>
    </w:lvl>
    <w:lvl w:ilvl="4" w:tplc="8AA41A3E">
      <w:numFmt w:val="decimal"/>
      <w:lvlText w:val=""/>
      <w:lvlJc w:val="left"/>
    </w:lvl>
    <w:lvl w:ilvl="5" w:tplc="29DA17E0">
      <w:numFmt w:val="decimal"/>
      <w:lvlText w:val=""/>
      <w:lvlJc w:val="left"/>
    </w:lvl>
    <w:lvl w:ilvl="6" w:tplc="464AD4FE">
      <w:numFmt w:val="decimal"/>
      <w:lvlText w:val=""/>
      <w:lvlJc w:val="left"/>
    </w:lvl>
    <w:lvl w:ilvl="7" w:tplc="C2722172">
      <w:numFmt w:val="decimal"/>
      <w:lvlText w:val=""/>
      <w:lvlJc w:val="left"/>
    </w:lvl>
    <w:lvl w:ilvl="8" w:tplc="93245098">
      <w:numFmt w:val="decimal"/>
      <w:lvlText w:val=""/>
      <w:lvlJc w:val="left"/>
    </w:lvl>
  </w:abstractNum>
  <w:abstractNum w:abstractNumId="22">
    <w:nsid w:val="28A87F97"/>
    <w:multiLevelType w:val="hybridMultilevel"/>
    <w:tmpl w:val="35FE61BF"/>
    <w:lvl w:ilvl="0" w:tplc="53C64F08">
      <w:start w:val="1"/>
      <w:numFmt w:val="bullet"/>
      <w:lvlText w:val="•"/>
      <w:lvlJc w:val="left"/>
    </w:lvl>
    <w:lvl w:ilvl="1" w:tplc="454AA258">
      <w:numFmt w:val="decimal"/>
      <w:lvlText w:val=""/>
      <w:lvlJc w:val="left"/>
    </w:lvl>
    <w:lvl w:ilvl="2" w:tplc="998047A0">
      <w:numFmt w:val="decimal"/>
      <w:lvlText w:val=""/>
      <w:lvlJc w:val="left"/>
    </w:lvl>
    <w:lvl w:ilvl="3" w:tplc="1916E7B4">
      <w:numFmt w:val="decimal"/>
      <w:lvlText w:val=""/>
      <w:lvlJc w:val="left"/>
    </w:lvl>
    <w:lvl w:ilvl="4" w:tplc="A4388086">
      <w:numFmt w:val="decimal"/>
      <w:lvlText w:val=""/>
      <w:lvlJc w:val="left"/>
    </w:lvl>
    <w:lvl w:ilvl="5" w:tplc="002009DC">
      <w:numFmt w:val="decimal"/>
      <w:lvlText w:val=""/>
      <w:lvlJc w:val="left"/>
    </w:lvl>
    <w:lvl w:ilvl="6" w:tplc="BC94F884">
      <w:numFmt w:val="decimal"/>
      <w:lvlText w:val=""/>
      <w:lvlJc w:val="left"/>
    </w:lvl>
    <w:lvl w:ilvl="7" w:tplc="6F1E585C">
      <w:numFmt w:val="decimal"/>
      <w:lvlText w:val=""/>
      <w:lvlJc w:val="left"/>
    </w:lvl>
    <w:lvl w:ilvl="8" w:tplc="4114EEC6">
      <w:numFmt w:val="decimal"/>
      <w:lvlText w:val=""/>
      <w:lvlJc w:val="left"/>
    </w:lvl>
  </w:abstractNum>
  <w:abstractNum w:abstractNumId="23">
    <w:nsid w:val="29100550"/>
    <w:multiLevelType w:val="hybridMultilevel"/>
    <w:tmpl w:val="BC74652C"/>
    <w:lvl w:ilvl="0" w:tplc="2F16C88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C12A23E" w:tentative="1">
      <w:start w:val="1"/>
      <w:numFmt w:val="lowerLetter"/>
      <w:lvlText w:val="%2."/>
      <w:lvlJc w:val="left"/>
      <w:pPr>
        <w:ind w:left="1440" w:hanging="360"/>
      </w:pPr>
    </w:lvl>
    <w:lvl w:ilvl="2" w:tplc="9AC05742" w:tentative="1">
      <w:start w:val="1"/>
      <w:numFmt w:val="lowerRoman"/>
      <w:lvlText w:val="%3."/>
      <w:lvlJc w:val="right"/>
      <w:pPr>
        <w:ind w:left="2160" w:hanging="180"/>
      </w:pPr>
    </w:lvl>
    <w:lvl w:ilvl="3" w:tplc="F9E45746" w:tentative="1">
      <w:start w:val="1"/>
      <w:numFmt w:val="decimal"/>
      <w:lvlText w:val="%4."/>
      <w:lvlJc w:val="left"/>
      <w:pPr>
        <w:ind w:left="2880" w:hanging="360"/>
      </w:pPr>
    </w:lvl>
    <w:lvl w:ilvl="4" w:tplc="75C44854" w:tentative="1">
      <w:start w:val="1"/>
      <w:numFmt w:val="lowerLetter"/>
      <w:lvlText w:val="%5."/>
      <w:lvlJc w:val="left"/>
      <w:pPr>
        <w:ind w:left="3600" w:hanging="360"/>
      </w:pPr>
    </w:lvl>
    <w:lvl w:ilvl="5" w:tplc="1DF82378" w:tentative="1">
      <w:start w:val="1"/>
      <w:numFmt w:val="lowerRoman"/>
      <w:lvlText w:val="%6."/>
      <w:lvlJc w:val="right"/>
      <w:pPr>
        <w:ind w:left="4320" w:hanging="180"/>
      </w:pPr>
    </w:lvl>
    <w:lvl w:ilvl="6" w:tplc="04381B76" w:tentative="1">
      <w:start w:val="1"/>
      <w:numFmt w:val="decimal"/>
      <w:lvlText w:val="%7."/>
      <w:lvlJc w:val="left"/>
      <w:pPr>
        <w:ind w:left="5040" w:hanging="360"/>
      </w:pPr>
    </w:lvl>
    <w:lvl w:ilvl="7" w:tplc="BE984F50" w:tentative="1">
      <w:start w:val="1"/>
      <w:numFmt w:val="lowerLetter"/>
      <w:lvlText w:val="%8."/>
      <w:lvlJc w:val="left"/>
      <w:pPr>
        <w:ind w:left="5760" w:hanging="360"/>
      </w:pPr>
    </w:lvl>
    <w:lvl w:ilvl="8" w:tplc="2A684CE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3D5E0E25"/>
    <w:multiLevelType w:val="multilevel"/>
    <w:tmpl w:val="9A66BA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5">
    <w:nsid w:val="3D883A6F"/>
    <w:multiLevelType w:val="hybridMultilevel"/>
    <w:tmpl w:val="1C1FD2D8"/>
    <w:lvl w:ilvl="0" w:tplc="BA98D0AE">
      <w:start w:val="1"/>
      <w:numFmt w:val="bullet"/>
      <w:lvlText w:val="•"/>
      <w:lvlJc w:val="left"/>
    </w:lvl>
    <w:lvl w:ilvl="1" w:tplc="35403DC0">
      <w:numFmt w:val="decimal"/>
      <w:lvlText w:val=""/>
      <w:lvlJc w:val="left"/>
    </w:lvl>
    <w:lvl w:ilvl="2" w:tplc="4434F1E6">
      <w:numFmt w:val="decimal"/>
      <w:lvlText w:val=""/>
      <w:lvlJc w:val="left"/>
    </w:lvl>
    <w:lvl w:ilvl="3" w:tplc="836A1872">
      <w:numFmt w:val="decimal"/>
      <w:lvlText w:val=""/>
      <w:lvlJc w:val="left"/>
    </w:lvl>
    <w:lvl w:ilvl="4" w:tplc="4B404EF0">
      <w:numFmt w:val="decimal"/>
      <w:lvlText w:val=""/>
      <w:lvlJc w:val="left"/>
    </w:lvl>
    <w:lvl w:ilvl="5" w:tplc="B538D4C4">
      <w:numFmt w:val="decimal"/>
      <w:lvlText w:val=""/>
      <w:lvlJc w:val="left"/>
    </w:lvl>
    <w:lvl w:ilvl="6" w:tplc="067060B0">
      <w:numFmt w:val="decimal"/>
      <w:lvlText w:val=""/>
      <w:lvlJc w:val="left"/>
    </w:lvl>
    <w:lvl w:ilvl="7" w:tplc="CDA0FE0A">
      <w:numFmt w:val="decimal"/>
      <w:lvlText w:val=""/>
      <w:lvlJc w:val="left"/>
    </w:lvl>
    <w:lvl w:ilvl="8" w:tplc="7196183C">
      <w:numFmt w:val="decimal"/>
      <w:lvlText w:val=""/>
      <w:lvlJc w:val="left"/>
    </w:lvl>
  </w:abstractNum>
  <w:abstractNum w:abstractNumId="26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7">
    <w:nsid w:val="4AB13265"/>
    <w:multiLevelType w:val="hybridMultilevel"/>
    <w:tmpl w:val="88C67BFA"/>
    <w:lvl w:ilvl="0" w:tplc="9F96A972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EDAFE88" w:tentative="1">
      <w:start w:val="1"/>
      <w:numFmt w:val="lowerLetter"/>
      <w:lvlText w:val="%2."/>
      <w:lvlJc w:val="left"/>
      <w:pPr>
        <w:ind w:left="1440" w:hanging="360"/>
      </w:pPr>
    </w:lvl>
    <w:lvl w:ilvl="2" w:tplc="34D89DE0" w:tentative="1">
      <w:start w:val="1"/>
      <w:numFmt w:val="lowerRoman"/>
      <w:lvlText w:val="%3."/>
      <w:lvlJc w:val="right"/>
      <w:pPr>
        <w:ind w:left="2160" w:hanging="180"/>
      </w:pPr>
    </w:lvl>
    <w:lvl w:ilvl="3" w:tplc="0038A6D0" w:tentative="1">
      <w:start w:val="1"/>
      <w:numFmt w:val="decimal"/>
      <w:lvlText w:val="%4."/>
      <w:lvlJc w:val="left"/>
      <w:pPr>
        <w:ind w:left="2880" w:hanging="360"/>
      </w:pPr>
    </w:lvl>
    <w:lvl w:ilvl="4" w:tplc="E1B2FEA2" w:tentative="1">
      <w:start w:val="1"/>
      <w:numFmt w:val="lowerLetter"/>
      <w:lvlText w:val="%5."/>
      <w:lvlJc w:val="left"/>
      <w:pPr>
        <w:ind w:left="3600" w:hanging="360"/>
      </w:pPr>
    </w:lvl>
    <w:lvl w:ilvl="5" w:tplc="53A2BE98" w:tentative="1">
      <w:start w:val="1"/>
      <w:numFmt w:val="lowerRoman"/>
      <w:lvlText w:val="%6."/>
      <w:lvlJc w:val="right"/>
      <w:pPr>
        <w:ind w:left="4320" w:hanging="180"/>
      </w:pPr>
    </w:lvl>
    <w:lvl w:ilvl="6" w:tplc="7ABAB6E4" w:tentative="1">
      <w:start w:val="1"/>
      <w:numFmt w:val="decimal"/>
      <w:lvlText w:val="%7."/>
      <w:lvlJc w:val="left"/>
      <w:pPr>
        <w:ind w:left="5040" w:hanging="360"/>
      </w:pPr>
    </w:lvl>
    <w:lvl w:ilvl="7" w:tplc="D2CC8F88" w:tentative="1">
      <w:start w:val="1"/>
      <w:numFmt w:val="lowerLetter"/>
      <w:lvlText w:val="%8."/>
      <w:lvlJc w:val="left"/>
      <w:pPr>
        <w:ind w:left="5760" w:hanging="360"/>
      </w:pPr>
    </w:lvl>
    <w:lvl w:ilvl="8" w:tplc="F2C0720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4C4D74C9"/>
    <w:multiLevelType w:val="multilevel"/>
    <w:tmpl w:val="2316866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>
    <w:nsid w:val="53A114F6"/>
    <w:multiLevelType w:val="multilevel"/>
    <w:tmpl w:val="904E7E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1">
    <w:nsid w:val="588E1586"/>
    <w:multiLevelType w:val="hybridMultilevel"/>
    <w:tmpl w:val="141E3594"/>
    <w:lvl w:ilvl="0" w:tplc="DD3CD824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6CF0B1C2" w:tentative="1">
      <w:start w:val="1"/>
      <w:numFmt w:val="lowerLetter"/>
      <w:lvlText w:val="%2."/>
      <w:lvlJc w:val="left"/>
      <w:pPr>
        <w:ind w:left="1440" w:hanging="360"/>
      </w:pPr>
    </w:lvl>
    <w:lvl w:ilvl="2" w:tplc="D0DACD1C" w:tentative="1">
      <w:start w:val="1"/>
      <w:numFmt w:val="lowerRoman"/>
      <w:lvlText w:val="%3."/>
      <w:lvlJc w:val="right"/>
      <w:pPr>
        <w:ind w:left="2160" w:hanging="180"/>
      </w:pPr>
    </w:lvl>
    <w:lvl w:ilvl="3" w:tplc="44B2BB88" w:tentative="1">
      <w:start w:val="1"/>
      <w:numFmt w:val="decimal"/>
      <w:lvlText w:val="%4."/>
      <w:lvlJc w:val="left"/>
      <w:pPr>
        <w:ind w:left="2880" w:hanging="360"/>
      </w:pPr>
    </w:lvl>
    <w:lvl w:ilvl="4" w:tplc="F1782BD6" w:tentative="1">
      <w:start w:val="1"/>
      <w:numFmt w:val="lowerLetter"/>
      <w:lvlText w:val="%5."/>
      <w:lvlJc w:val="left"/>
      <w:pPr>
        <w:ind w:left="3600" w:hanging="360"/>
      </w:pPr>
    </w:lvl>
    <w:lvl w:ilvl="5" w:tplc="2E409E5E" w:tentative="1">
      <w:start w:val="1"/>
      <w:numFmt w:val="lowerRoman"/>
      <w:lvlText w:val="%6."/>
      <w:lvlJc w:val="right"/>
      <w:pPr>
        <w:ind w:left="4320" w:hanging="180"/>
      </w:pPr>
    </w:lvl>
    <w:lvl w:ilvl="6" w:tplc="1E421858" w:tentative="1">
      <w:start w:val="1"/>
      <w:numFmt w:val="decimal"/>
      <w:lvlText w:val="%7."/>
      <w:lvlJc w:val="left"/>
      <w:pPr>
        <w:ind w:left="5040" w:hanging="360"/>
      </w:pPr>
    </w:lvl>
    <w:lvl w:ilvl="7" w:tplc="658C039A" w:tentative="1">
      <w:start w:val="1"/>
      <w:numFmt w:val="lowerLetter"/>
      <w:lvlText w:val="%8."/>
      <w:lvlJc w:val="left"/>
      <w:pPr>
        <w:ind w:left="5760" w:hanging="360"/>
      </w:pPr>
    </w:lvl>
    <w:lvl w:ilvl="8" w:tplc="724C60D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5DC770B6"/>
    <w:multiLevelType w:val="multilevel"/>
    <w:tmpl w:val="675E03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3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34">
    <w:nsid w:val="6F705447"/>
    <w:multiLevelType w:val="hybridMultilevel"/>
    <w:tmpl w:val="A6856301"/>
    <w:lvl w:ilvl="0" w:tplc="3D9CFA70">
      <w:start w:val="1"/>
      <w:numFmt w:val="bullet"/>
      <w:lvlText w:val="•"/>
      <w:lvlJc w:val="left"/>
    </w:lvl>
    <w:lvl w:ilvl="1" w:tplc="57DACED0">
      <w:numFmt w:val="decimal"/>
      <w:lvlText w:val=""/>
      <w:lvlJc w:val="left"/>
    </w:lvl>
    <w:lvl w:ilvl="2" w:tplc="A128ED40">
      <w:numFmt w:val="decimal"/>
      <w:lvlText w:val=""/>
      <w:lvlJc w:val="left"/>
    </w:lvl>
    <w:lvl w:ilvl="3" w:tplc="48B23748">
      <w:numFmt w:val="decimal"/>
      <w:lvlText w:val=""/>
      <w:lvlJc w:val="left"/>
    </w:lvl>
    <w:lvl w:ilvl="4" w:tplc="2DB0291E">
      <w:numFmt w:val="decimal"/>
      <w:lvlText w:val=""/>
      <w:lvlJc w:val="left"/>
    </w:lvl>
    <w:lvl w:ilvl="5" w:tplc="CA720B66">
      <w:numFmt w:val="decimal"/>
      <w:lvlText w:val=""/>
      <w:lvlJc w:val="left"/>
    </w:lvl>
    <w:lvl w:ilvl="6" w:tplc="C94029A4">
      <w:numFmt w:val="decimal"/>
      <w:lvlText w:val=""/>
      <w:lvlJc w:val="left"/>
    </w:lvl>
    <w:lvl w:ilvl="7" w:tplc="D5968036">
      <w:numFmt w:val="decimal"/>
      <w:lvlText w:val=""/>
      <w:lvlJc w:val="left"/>
    </w:lvl>
    <w:lvl w:ilvl="8" w:tplc="F75AD234">
      <w:numFmt w:val="decimal"/>
      <w:lvlText w:val=""/>
      <w:lvlJc w:val="left"/>
    </w:lvl>
  </w:abstractNum>
  <w:abstractNum w:abstractNumId="35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5"/>
  </w:num>
  <w:num w:numId="2">
    <w:abstractNumId w:val="13"/>
  </w:num>
  <w:num w:numId="3">
    <w:abstractNumId w:val="12"/>
  </w:num>
  <w:num w:numId="4">
    <w:abstractNumId w:val="11"/>
  </w:num>
  <w:num w:numId="5">
    <w:abstractNumId w:val="10"/>
  </w:num>
  <w:num w:numId="6">
    <w:abstractNumId w:val="14"/>
  </w:num>
  <w:num w:numId="7">
    <w:abstractNumId w:val="9"/>
  </w:num>
  <w:num w:numId="8">
    <w:abstractNumId w:val="8"/>
  </w:num>
  <w:num w:numId="9">
    <w:abstractNumId w:val="7"/>
  </w:num>
  <w:num w:numId="10">
    <w:abstractNumId w:val="6"/>
  </w:num>
  <w:num w:numId="11">
    <w:abstractNumId w:val="15"/>
    <w:lvlOverride w:ilvl="0">
      <w:startOverride w:val="1"/>
    </w:lvlOverride>
  </w:num>
  <w:num w:numId="12">
    <w:abstractNumId w:val="35"/>
  </w:num>
  <w:num w:numId="13">
    <w:abstractNumId w:val="30"/>
  </w:num>
  <w:num w:numId="14">
    <w:abstractNumId w:val="26"/>
  </w:num>
  <w:num w:numId="15">
    <w:abstractNumId w:val="33"/>
  </w:num>
  <w:num w:numId="16">
    <w:abstractNumId w:val="27"/>
  </w:num>
  <w:num w:numId="17">
    <w:abstractNumId w:val="16"/>
  </w:num>
  <w:num w:numId="18">
    <w:abstractNumId w:val="29"/>
  </w:num>
  <w:num w:numId="19">
    <w:abstractNumId w:val="21"/>
  </w:num>
  <w:num w:numId="20">
    <w:abstractNumId w:val="2"/>
  </w:num>
  <w:num w:numId="21">
    <w:abstractNumId w:val="4"/>
  </w:num>
  <w:num w:numId="22">
    <w:abstractNumId w:val="19"/>
  </w:num>
  <w:num w:numId="23">
    <w:abstractNumId w:val="1"/>
  </w:num>
  <w:num w:numId="24">
    <w:abstractNumId w:val="0"/>
  </w:num>
  <w:num w:numId="25">
    <w:abstractNumId w:val="25"/>
  </w:num>
  <w:num w:numId="26">
    <w:abstractNumId w:val="20"/>
  </w:num>
  <w:num w:numId="27">
    <w:abstractNumId w:val="34"/>
  </w:num>
  <w:num w:numId="28">
    <w:abstractNumId w:val="31"/>
  </w:num>
  <w:num w:numId="29">
    <w:abstractNumId w:val="18"/>
  </w:num>
  <w:num w:numId="30">
    <w:abstractNumId w:val="23"/>
  </w:num>
  <w:num w:numId="31">
    <w:abstractNumId w:val="32"/>
  </w:num>
  <w:num w:numId="32">
    <w:abstractNumId w:val="17"/>
  </w:num>
  <w:num w:numId="33">
    <w:abstractNumId w:val="24"/>
  </w:num>
  <w:num w:numId="34">
    <w:abstractNumId w:val="28"/>
  </w:num>
  <w:num w:numId="35">
    <w:abstractNumId w:val="3"/>
  </w:num>
  <w:num w:numId="36">
    <w:abstractNumId w:val="22"/>
  </w:num>
  <w:num w:numId="3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U2Mre0MDGzNDQ0N7RU0lEKTi0uzszPAykwqQUAxCp5iywAAAA="/>
  </w:docVars>
  <w:rsids>
    <w:rsidRoot w:val="00C50272"/>
    <w:rsid w:val="000059C5"/>
    <w:rsid w:val="00006AC7"/>
    <w:rsid w:val="00011899"/>
    <w:rsid w:val="0001393A"/>
    <w:rsid w:val="00026A92"/>
    <w:rsid w:val="000327A8"/>
    <w:rsid w:val="00037064"/>
    <w:rsid w:val="00053A93"/>
    <w:rsid w:val="00053F8E"/>
    <w:rsid w:val="00083953"/>
    <w:rsid w:val="000859DC"/>
    <w:rsid w:val="000869F4"/>
    <w:rsid w:val="000954E4"/>
    <w:rsid w:val="000970BB"/>
    <w:rsid w:val="00097F6E"/>
    <w:rsid w:val="000A093F"/>
    <w:rsid w:val="000D3C9D"/>
    <w:rsid w:val="000D3F41"/>
    <w:rsid w:val="000D48E7"/>
    <w:rsid w:val="000E6136"/>
    <w:rsid w:val="001017A4"/>
    <w:rsid w:val="001055A1"/>
    <w:rsid w:val="001136B2"/>
    <w:rsid w:val="00117456"/>
    <w:rsid w:val="001315CF"/>
    <w:rsid w:val="00131D9D"/>
    <w:rsid w:val="00135B40"/>
    <w:rsid w:val="00142096"/>
    <w:rsid w:val="00155BAF"/>
    <w:rsid w:val="00155EE3"/>
    <w:rsid w:val="00157FD2"/>
    <w:rsid w:val="00162258"/>
    <w:rsid w:val="00162BFF"/>
    <w:rsid w:val="00174BB3"/>
    <w:rsid w:val="00180831"/>
    <w:rsid w:val="00185A6F"/>
    <w:rsid w:val="00194B5A"/>
    <w:rsid w:val="001A0C24"/>
    <w:rsid w:val="001A318A"/>
    <w:rsid w:val="001C5B3E"/>
    <w:rsid w:val="001D4AF0"/>
    <w:rsid w:val="001F1A22"/>
    <w:rsid w:val="001F1E00"/>
    <w:rsid w:val="001F5677"/>
    <w:rsid w:val="00207480"/>
    <w:rsid w:val="0021157D"/>
    <w:rsid w:val="00211BEC"/>
    <w:rsid w:val="0021490F"/>
    <w:rsid w:val="00215D3C"/>
    <w:rsid w:val="002305F1"/>
    <w:rsid w:val="00233CDE"/>
    <w:rsid w:val="00235BB9"/>
    <w:rsid w:val="00237727"/>
    <w:rsid w:val="002510D7"/>
    <w:rsid w:val="002638E9"/>
    <w:rsid w:val="002669B0"/>
    <w:rsid w:val="0027448A"/>
    <w:rsid w:val="00274727"/>
    <w:rsid w:val="002821BE"/>
    <w:rsid w:val="002832EF"/>
    <w:rsid w:val="00285656"/>
    <w:rsid w:val="00296EC7"/>
    <w:rsid w:val="00297877"/>
    <w:rsid w:val="002A1431"/>
    <w:rsid w:val="002A4B8D"/>
    <w:rsid w:val="002A60B0"/>
    <w:rsid w:val="002A69E8"/>
    <w:rsid w:val="002B17C1"/>
    <w:rsid w:val="002B30A4"/>
    <w:rsid w:val="002B4DE7"/>
    <w:rsid w:val="002B5A05"/>
    <w:rsid w:val="002C0891"/>
    <w:rsid w:val="002C4947"/>
    <w:rsid w:val="002C54ED"/>
    <w:rsid w:val="002C553E"/>
    <w:rsid w:val="002D2A07"/>
    <w:rsid w:val="002F1A8B"/>
    <w:rsid w:val="002F1B02"/>
    <w:rsid w:val="002F4853"/>
    <w:rsid w:val="00301C33"/>
    <w:rsid w:val="00314B57"/>
    <w:rsid w:val="00314BB5"/>
    <w:rsid w:val="003171E5"/>
    <w:rsid w:val="00326415"/>
    <w:rsid w:val="0034169A"/>
    <w:rsid w:val="0034593A"/>
    <w:rsid w:val="00355DCA"/>
    <w:rsid w:val="0036002D"/>
    <w:rsid w:val="003636F2"/>
    <w:rsid w:val="003757FA"/>
    <w:rsid w:val="00377EBD"/>
    <w:rsid w:val="003804EE"/>
    <w:rsid w:val="003827FC"/>
    <w:rsid w:val="00382861"/>
    <w:rsid w:val="00385A69"/>
    <w:rsid w:val="00387360"/>
    <w:rsid w:val="003930D0"/>
    <w:rsid w:val="003963D3"/>
    <w:rsid w:val="003A3220"/>
    <w:rsid w:val="003A5C32"/>
    <w:rsid w:val="003B2196"/>
    <w:rsid w:val="003B295D"/>
    <w:rsid w:val="003B34B2"/>
    <w:rsid w:val="003B4A12"/>
    <w:rsid w:val="003B5905"/>
    <w:rsid w:val="003C123A"/>
    <w:rsid w:val="003C1386"/>
    <w:rsid w:val="003C4622"/>
    <w:rsid w:val="003C7373"/>
    <w:rsid w:val="003C76C0"/>
    <w:rsid w:val="003D2465"/>
    <w:rsid w:val="003D2711"/>
    <w:rsid w:val="003E71A7"/>
    <w:rsid w:val="00401CF0"/>
    <w:rsid w:val="004025E1"/>
    <w:rsid w:val="00403184"/>
    <w:rsid w:val="0040658E"/>
    <w:rsid w:val="0041217D"/>
    <w:rsid w:val="00413138"/>
    <w:rsid w:val="00420175"/>
    <w:rsid w:val="00420ED8"/>
    <w:rsid w:val="0042164D"/>
    <w:rsid w:val="00425538"/>
    <w:rsid w:val="0042791A"/>
    <w:rsid w:val="00433BF3"/>
    <w:rsid w:val="00435368"/>
    <w:rsid w:val="004404BB"/>
    <w:rsid w:val="00445648"/>
    <w:rsid w:val="0044612A"/>
    <w:rsid w:val="004507B0"/>
    <w:rsid w:val="00452538"/>
    <w:rsid w:val="0045475A"/>
    <w:rsid w:val="00454FFF"/>
    <w:rsid w:val="00461D1F"/>
    <w:rsid w:val="0046666F"/>
    <w:rsid w:val="004671E3"/>
    <w:rsid w:val="00486EC5"/>
    <w:rsid w:val="00492701"/>
    <w:rsid w:val="00492AF2"/>
    <w:rsid w:val="004930AA"/>
    <w:rsid w:val="004B414C"/>
    <w:rsid w:val="004B76DB"/>
    <w:rsid w:val="004D40BF"/>
    <w:rsid w:val="004E24B2"/>
    <w:rsid w:val="004F4A76"/>
    <w:rsid w:val="004F7243"/>
    <w:rsid w:val="004F7E92"/>
    <w:rsid w:val="0051378E"/>
    <w:rsid w:val="005273BB"/>
    <w:rsid w:val="00530C12"/>
    <w:rsid w:val="0053523F"/>
    <w:rsid w:val="00536B3F"/>
    <w:rsid w:val="005462A7"/>
    <w:rsid w:val="005477BA"/>
    <w:rsid w:val="00551A02"/>
    <w:rsid w:val="005534FA"/>
    <w:rsid w:val="00561700"/>
    <w:rsid w:val="00573212"/>
    <w:rsid w:val="00585229"/>
    <w:rsid w:val="005857E3"/>
    <w:rsid w:val="005A3FD6"/>
    <w:rsid w:val="005A494E"/>
    <w:rsid w:val="005B490A"/>
    <w:rsid w:val="005B6025"/>
    <w:rsid w:val="005B66F7"/>
    <w:rsid w:val="005D21CA"/>
    <w:rsid w:val="005D3A03"/>
    <w:rsid w:val="005E1665"/>
    <w:rsid w:val="005F79CD"/>
    <w:rsid w:val="006076F2"/>
    <w:rsid w:val="00624D5A"/>
    <w:rsid w:val="00624E30"/>
    <w:rsid w:val="00626B0C"/>
    <w:rsid w:val="006335F6"/>
    <w:rsid w:val="006360D3"/>
    <w:rsid w:val="006510CE"/>
    <w:rsid w:val="00653C3E"/>
    <w:rsid w:val="00655203"/>
    <w:rsid w:val="0066243E"/>
    <w:rsid w:val="006667B2"/>
    <w:rsid w:val="006727C0"/>
    <w:rsid w:val="00680514"/>
    <w:rsid w:val="006856C6"/>
    <w:rsid w:val="0069006E"/>
    <w:rsid w:val="006A389F"/>
    <w:rsid w:val="006B1784"/>
    <w:rsid w:val="006C011E"/>
    <w:rsid w:val="006C2ECE"/>
    <w:rsid w:val="006C6ED8"/>
    <w:rsid w:val="006E0804"/>
    <w:rsid w:val="006E2B5F"/>
    <w:rsid w:val="006E3E36"/>
    <w:rsid w:val="006F2350"/>
    <w:rsid w:val="006F5D97"/>
    <w:rsid w:val="00710426"/>
    <w:rsid w:val="00712F51"/>
    <w:rsid w:val="00714198"/>
    <w:rsid w:val="007233A7"/>
    <w:rsid w:val="00727867"/>
    <w:rsid w:val="00732AF9"/>
    <w:rsid w:val="00747677"/>
    <w:rsid w:val="0075088F"/>
    <w:rsid w:val="00750BB0"/>
    <w:rsid w:val="00764761"/>
    <w:rsid w:val="0076486E"/>
    <w:rsid w:val="00765100"/>
    <w:rsid w:val="0077146F"/>
    <w:rsid w:val="0077481A"/>
    <w:rsid w:val="00776805"/>
    <w:rsid w:val="00777D2F"/>
    <w:rsid w:val="00786D3D"/>
    <w:rsid w:val="0079204D"/>
    <w:rsid w:val="00795503"/>
    <w:rsid w:val="00795AF7"/>
    <w:rsid w:val="007A2E6D"/>
    <w:rsid w:val="007C6573"/>
    <w:rsid w:val="007D2087"/>
    <w:rsid w:val="007D732F"/>
    <w:rsid w:val="007E01E5"/>
    <w:rsid w:val="007E557D"/>
    <w:rsid w:val="007E6C6D"/>
    <w:rsid w:val="007E7BC0"/>
    <w:rsid w:val="007F32D1"/>
    <w:rsid w:val="008002C0"/>
    <w:rsid w:val="00807F41"/>
    <w:rsid w:val="00810F81"/>
    <w:rsid w:val="00812727"/>
    <w:rsid w:val="00813701"/>
    <w:rsid w:val="0083300E"/>
    <w:rsid w:val="00833D38"/>
    <w:rsid w:val="00845E99"/>
    <w:rsid w:val="00852613"/>
    <w:rsid w:val="00852F7A"/>
    <w:rsid w:val="008566FC"/>
    <w:rsid w:val="00857703"/>
    <w:rsid w:val="008627B1"/>
    <w:rsid w:val="008636B3"/>
    <w:rsid w:val="00866A68"/>
    <w:rsid w:val="0086746D"/>
    <w:rsid w:val="0087070F"/>
    <w:rsid w:val="00871678"/>
    <w:rsid w:val="008729A3"/>
    <w:rsid w:val="00875CE0"/>
    <w:rsid w:val="00882FDF"/>
    <w:rsid w:val="00892FAB"/>
    <w:rsid w:val="00893CC6"/>
    <w:rsid w:val="00895400"/>
    <w:rsid w:val="00897A07"/>
    <w:rsid w:val="008A10A2"/>
    <w:rsid w:val="008A1D6A"/>
    <w:rsid w:val="008A35AD"/>
    <w:rsid w:val="008A6207"/>
    <w:rsid w:val="008C5323"/>
    <w:rsid w:val="008D267E"/>
    <w:rsid w:val="008D5DC7"/>
    <w:rsid w:val="008D76E5"/>
    <w:rsid w:val="008E4BB4"/>
    <w:rsid w:val="008F52D0"/>
    <w:rsid w:val="008F586A"/>
    <w:rsid w:val="008F66EE"/>
    <w:rsid w:val="00917929"/>
    <w:rsid w:val="00925FA6"/>
    <w:rsid w:val="0092764C"/>
    <w:rsid w:val="009367CC"/>
    <w:rsid w:val="00940783"/>
    <w:rsid w:val="00942D7A"/>
    <w:rsid w:val="00943790"/>
    <w:rsid w:val="00946D41"/>
    <w:rsid w:val="00952278"/>
    <w:rsid w:val="00956F30"/>
    <w:rsid w:val="00964388"/>
    <w:rsid w:val="009730DC"/>
    <w:rsid w:val="0098521A"/>
    <w:rsid w:val="0099198E"/>
    <w:rsid w:val="00994905"/>
    <w:rsid w:val="009A132A"/>
    <w:rsid w:val="009A13F1"/>
    <w:rsid w:val="009A2D39"/>
    <w:rsid w:val="009A6A3B"/>
    <w:rsid w:val="009B0D35"/>
    <w:rsid w:val="009B376D"/>
    <w:rsid w:val="009D6F47"/>
    <w:rsid w:val="009E580C"/>
    <w:rsid w:val="009E61B5"/>
    <w:rsid w:val="009F2C5E"/>
    <w:rsid w:val="009F349C"/>
    <w:rsid w:val="009F3AF2"/>
    <w:rsid w:val="00A10408"/>
    <w:rsid w:val="00A118BB"/>
    <w:rsid w:val="00A15554"/>
    <w:rsid w:val="00A15C0D"/>
    <w:rsid w:val="00A16CC0"/>
    <w:rsid w:val="00A20018"/>
    <w:rsid w:val="00A24CE2"/>
    <w:rsid w:val="00A27F3A"/>
    <w:rsid w:val="00A314BD"/>
    <w:rsid w:val="00A34963"/>
    <w:rsid w:val="00A4197A"/>
    <w:rsid w:val="00A42A98"/>
    <w:rsid w:val="00A43D3C"/>
    <w:rsid w:val="00A44697"/>
    <w:rsid w:val="00A44EF6"/>
    <w:rsid w:val="00A45FD4"/>
    <w:rsid w:val="00A518D9"/>
    <w:rsid w:val="00A61AB9"/>
    <w:rsid w:val="00A61B22"/>
    <w:rsid w:val="00A72137"/>
    <w:rsid w:val="00A76294"/>
    <w:rsid w:val="00A809CC"/>
    <w:rsid w:val="00A835A9"/>
    <w:rsid w:val="00A85F51"/>
    <w:rsid w:val="00A90177"/>
    <w:rsid w:val="00AA024A"/>
    <w:rsid w:val="00AA2CA6"/>
    <w:rsid w:val="00AC038C"/>
    <w:rsid w:val="00AC5E57"/>
    <w:rsid w:val="00AD35D4"/>
    <w:rsid w:val="00AD7565"/>
    <w:rsid w:val="00AE4318"/>
    <w:rsid w:val="00AE4D92"/>
    <w:rsid w:val="00AF2557"/>
    <w:rsid w:val="00AF30CD"/>
    <w:rsid w:val="00AF3AB2"/>
    <w:rsid w:val="00AF5E7C"/>
    <w:rsid w:val="00AF62C4"/>
    <w:rsid w:val="00B057EE"/>
    <w:rsid w:val="00B12F57"/>
    <w:rsid w:val="00B17EDA"/>
    <w:rsid w:val="00B236DB"/>
    <w:rsid w:val="00B2632D"/>
    <w:rsid w:val="00B27019"/>
    <w:rsid w:val="00B40DF9"/>
    <w:rsid w:val="00B4134E"/>
    <w:rsid w:val="00B42C60"/>
    <w:rsid w:val="00B4744A"/>
    <w:rsid w:val="00B4766C"/>
    <w:rsid w:val="00B57002"/>
    <w:rsid w:val="00B60E74"/>
    <w:rsid w:val="00B618C2"/>
    <w:rsid w:val="00B71BE9"/>
    <w:rsid w:val="00B75179"/>
    <w:rsid w:val="00B75EBE"/>
    <w:rsid w:val="00B77D06"/>
    <w:rsid w:val="00B823AA"/>
    <w:rsid w:val="00B87ADB"/>
    <w:rsid w:val="00B90E90"/>
    <w:rsid w:val="00B924D3"/>
    <w:rsid w:val="00B93225"/>
    <w:rsid w:val="00B95102"/>
    <w:rsid w:val="00B95ECB"/>
    <w:rsid w:val="00BA28F9"/>
    <w:rsid w:val="00BA45DB"/>
    <w:rsid w:val="00BA5EB7"/>
    <w:rsid w:val="00BB134C"/>
    <w:rsid w:val="00BB1E58"/>
    <w:rsid w:val="00BC16E0"/>
    <w:rsid w:val="00BC4A2F"/>
    <w:rsid w:val="00BC7CB8"/>
    <w:rsid w:val="00BD49AB"/>
    <w:rsid w:val="00BF1A99"/>
    <w:rsid w:val="00BF4184"/>
    <w:rsid w:val="00BF424D"/>
    <w:rsid w:val="00BF6512"/>
    <w:rsid w:val="00C02CBA"/>
    <w:rsid w:val="00C038A3"/>
    <w:rsid w:val="00C0601E"/>
    <w:rsid w:val="00C259DD"/>
    <w:rsid w:val="00C31D30"/>
    <w:rsid w:val="00C34C80"/>
    <w:rsid w:val="00C35F90"/>
    <w:rsid w:val="00C40F73"/>
    <w:rsid w:val="00C435E6"/>
    <w:rsid w:val="00C464F9"/>
    <w:rsid w:val="00C50272"/>
    <w:rsid w:val="00C525A3"/>
    <w:rsid w:val="00C53EE1"/>
    <w:rsid w:val="00C548E0"/>
    <w:rsid w:val="00C55F31"/>
    <w:rsid w:val="00C6060A"/>
    <w:rsid w:val="00C631AE"/>
    <w:rsid w:val="00C64BD5"/>
    <w:rsid w:val="00C71BDA"/>
    <w:rsid w:val="00C73F57"/>
    <w:rsid w:val="00C7433A"/>
    <w:rsid w:val="00C80BB5"/>
    <w:rsid w:val="00C84E39"/>
    <w:rsid w:val="00C86E9E"/>
    <w:rsid w:val="00C876E9"/>
    <w:rsid w:val="00C90B86"/>
    <w:rsid w:val="00C91C21"/>
    <w:rsid w:val="00C93D72"/>
    <w:rsid w:val="00C94681"/>
    <w:rsid w:val="00C95FA7"/>
    <w:rsid w:val="00CA2E8E"/>
    <w:rsid w:val="00CA6631"/>
    <w:rsid w:val="00CB2C55"/>
    <w:rsid w:val="00CC20AD"/>
    <w:rsid w:val="00CC311A"/>
    <w:rsid w:val="00CC398F"/>
    <w:rsid w:val="00CC499A"/>
    <w:rsid w:val="00CC7678"/>
    <w:rsid w:val="00CD6E39"/>
    <w:rsid w:val="00CE0469"/>
    <w:rsid w:val="00CE1C75"/>
    <w:rsid w:val="00CE4291"/>
    <w:rsid w:val="00CE5758"/>
    <w:rsid w:val="00CF007C"/>
    <w:rsid w:val="00CF0910"/>
    <w:rsid w:val="00CF53E2"/>
    <w:rsid w:val="00CF6E91"/>
    <w:rsid w:val="00CF74E2"/>
    <w:rsid w:val="00D06805"/>
    <w:rsid w:val="00D1556B"/>
    <w:rsid w:val="00D16BC5"/>
    <w:rsid w:val="00D208EC"/>
    <w:rsid w:val="00D20C2D"/>
    <w:rsid w:val="00D3226D"/>
    <w:rsid w:val="00D41642"/>
    <w:rsid w:val="00D43839"/>
    <w:rsid w:val="00D52A8E"/>
    <w:rsid w:val="00D57743"/>
    <w:rsid w:val="00D60C61"/>
    <w:rsid w:val="00D6713E"/>
    <w:rsid w:val="00D67616"/>
    <w:rsid w:val="00D67C02"/>
    <w:rsid w:val="00D774AD"/>
    <w:rsid w:val="00D84960"/>
    <w:rsid w:val="00D84EF9"/>
    <w:rsid w:val="00D85B68"/>
    <w:rsid w:val="00D929B6"/>
    <w:rsid w:val="00D9359F"/>
    <w:rsid w:val="00D93846"/>
    <w:rsid w:val="00D96029"/>
    <w:rsid w:val="00D968D9"/>
    <w:rsid w:val="00DB4C17"/>
    <w:rsid w:val="00DB5352"/>
    <w:rsid w:val="00DB5D2D"/>
    <w:rsid w:val="00DC076E"/>
    <w:rsid w:val="00DC6BA9"/>
    <w:rsid w:val="00DD2460"/>
    <w:rsid w:val="00DD2F91"/>
    <w:rsid w:val="00DD768C"/>
    <w:rsid w:val="00DE0B99"/>
    <w:rsid w:val="00DE2946"/>
    <w:rsid w:val="00DE357F"/>
    <w:rsid w:val="00DE6BF7"/>
    <w:rsid w:val="00DF06A0"/>
    <w:rsid w:val="00DF22FA"/>
    <w:rsid w:val="00DF7385"/>
    <w:rsid w:val="00DF74A2"/>
    <w:rsid w:val="00E065D2"/>
    <w:rsid w:val="00E20FC6"/>
    <w:rsid w:val="00E21EC5"/>
    <w:rsid w:val="00E4331C"/>
    <w:rsid w:val="00E53C10"/>
    <w:rsid w:val="00E55745"/>
    <w:rsid w:val="00E56E51"/>
    <w:rsid w:val="00E6004D"/>
    <w:rsid w:val="00E604F7"/>
    <w:rsid w:val="00E67BE7"/>
    <w:rsid w:val="00E743F5"/>
    <w:rsid w:val="00E81978"/>
    <w:rsid w:val="00E82BC2"/>
    <w:rsid w:val="00E8507B"/>
    <w:rsid w:val="00E90E4D"/>
    <w:rsid w:val="00E97385"/>
    <w:rsid w:val="00EA518A"/>
    <w:rsid w:val="00EB03FC"/>
    <w:rsid w:val="00EB0947"/>
    <w:rsid w:val="00EB1025"/>
    <w:rsid w:val="00ED4C78"/>
    <w:rsid w:val="00EE35CF"/>
    <w:rsid w:val="00EE3ECC"/>
    <w:rsid w:val="00F00A98"/>
    <w:rsid w:val="00F119F1"/>
    <w:rsid w:val="00F16291"/>
    <w:rsid w:val="00F169E4"/>
    <w:rsid w:val="00F24302"/>
    <w:rsid w:val="00F25E0D"/>
    <w:rsid w:val="00F30669"/>
    <w:rsid w:val="00F321DF"/>
    <w:rsid w:val="00F379B7"/>
    <w:rsid w:val="00F41C99"/>
    <w:rsid w:val="00F5003D"/>
    <w:rsid w:val="00F519D0"/>
    <w:rsid w:val="00F525FA"/>
    <w:rsid w:val="00F52B48"/>
    <w:rsid w:val="00F52EAE"/>
    <w:rsid w:val="00F60476"/>
    <w:rsid w:val="00F65F40"/>
    <w:rsid w:val="00F67875"/>
    <w:rsid w:val="00F71855"/>
    <w:rsid w:val="00F8670C"/>
    <w:rsid w:val="00F93418"/>
    <w:rsid w:val="00F962ED"/>
    <w:rsid w:val="00F96ABB"/>
    <w:rsid w:val="00FA239B"/>
    <w:rsid w:val="00FA452E"/>
    <w:rsid w:val="00FB23DF"/>
    <w:rsid w:val="00FB3A6E"/>
    <w:rsid w:val="00FB3CE6"/>
    <w:rsid w:val="00FC03E4"/>
    <w:rsid w:val="00FC579B"/>
    <w:rsid w:val="00FD355B"/>
    <w:rsid w:val="00FE096D"/>
    <w:rsid w:val="00FE684F"/>
    <w:rsid w:val="00FE7963"/>
    <w:rsid w:val="00FF2002"/>
    <w:rsid w:val="00FF7D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04D4FD7-2AC2-42F1-BB38-8CD903E7E7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unhideWhenUsed/>
    <w:rsid w:val="00624E30"/>
    <w:pPr>
      <w:spacing w:line="240" w:lineRule="auto"/>
      <w:ind w:firstLine="0"/>
    </w:pPr>
    <w:rPr>
      <w:rFonts w:ascii="Times New Roman" w:hAnsi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24E30"/>
    <w:rPr>
      <w:rFonts w:ascii="Times New Roman" w:hAnsi="Times New Roman"/>
      <w:kern w:val="24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rFonts w:ascii="Times New Roman" w:hAnsi="Times New Roman"/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98521A"/>
    <w:rPr>
      <w:color w:val="5F5F5F" w:themeColor="hyperlink"/>
      <w:u w:val="single"/>
    </w:rPr>
  </w:style>
  <w:style w:type="paragraph" w:customStyle="1" w:styleId="Default">
    <w:name w:val="Default"/>
    <w:rsid w:val="00B42C60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24E30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011899"/>
    <w:pPr>
      <w:spacing w:line="240" w:lineRule="auto"/>
      <w:ind w:firstLine="0"/>
    </w:pPr>
    <w:rPr>
      <w:kern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DF22FA" w:rsidRDefault="000F2299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DF22FA" w:rsidRDefault="000F2299">
          <w:pPr>
            <w:pStyle w:val="037316B403344476B38C5B9A07EB5CAC"/>
          </w:pPr>
          <w:r w:rsidRPr="005D3A03">
            <w:t>Figures title: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006D49"/>
    <w:rsid w:val="000B3158"/>
    <w:rsid w:val="000F2299"/>
    <w:rsid w:val="0011653B"/>
    <w:rsid w:val="00147108"/>
    <w:rsid w:val="00161231"/>
    <w:rsid w:val="001A77BD"/>
    <w:rsid w:val="001B41F9"/>
    <w:rsid w:val="001D2D33"/>
    <w:rsid w:val="002008B6"/>
    <w:rsid w:val="00291F4B"/>
    <w:rsid w:val="002B5A05"/>
    <w:rsid w:val="002E351F"/>
    <w:rsid w:val="00313E00"/>
    <w:rsid w:val="003263E1"/>
    <w:rsid w:val="003353CC"/>
    <w:rsid w:val="00377B0D"/>
    <w:rsid w:val="00380D73"/>
    <w:rsid w:val="0038668C"/>
    <w:rsid w:val="003A1552"/>
    <w:rsid w:val="003A6FAF"/>
    <w:rsid w:val="003C6660"/>
    <w:rsid w:val="003D5FB3"/>
    <w:rsid w:val="004063D8"/>
    <w:rsid w:val="0042380D"/>
    <w:rsid w:val="00433805"/>
    <w:rsid w:val="0047221E"/>
    <w:rsid w:val="00480C93"/>
    <w:rsid w:val="004B462F"/>
    <w:rsid w:val="004F4F7B"/>
    <w:rsid w:val="00536161"/>
    <w:rsid w:val="00552232"/>
    <w:rsid w:val="00564D48"/>
    <w:rsid w:val="00566CE2"/>
    <w:rsid w:val="005F2D63"/>
    <w:rsid w:val="0060633F"/>
    <w:rsid w:val="00614A53"/>
    <w:rsid w:val="00691B25"/>
    <w:rsid w:val="006D45CC"/>
    <w:rsid w:val="00727E33"/>
    <w:rsid w:val="007438B5"/>
    <w:rsid w:val="007E7437"/>
    <w:rsid w:val="007F3DD6"/>
    <w:rsid w:val="00823848"/>
    <w:rsid w:val="008259CE"/>
    <w:rsid w:val="00886A6F"/>
    <w:rsid w:val="009A7100"/>
    <w:rsid w:val="009C4EF1"/>
    <w:rsid w:val="009C79C4"/>
    <w:rsid w:val="009D5686"/>
    <w:rsid w:val="00A22F97"/>
    <w:rsid w:val="00A40D21"/>
    <w:rsid w:val="00AA1E9A"/>
    <w:rsid w:val="00AA4146"/>
    <w:rsid w:val="00AA7303"/>
    <w:rsid w:val="00AF2867"/>
    <w:rsid w:val="00B34F57"/>
    <w:rsid w:val="00B52052"/>
    <w:rsid w:val="00BD3235"/>
    <w:rsid w:val="00C0071D"/>
    <w:rsid w:val="00C03483"/>
    <w:rsid w:val="00C1066E"/>
    <w:rsid w:val="00C37BBB"/>
    <w:rsid w:val="00C41DCC"/>
    <w:rsid w:val="00CA732A"/>
    <w:rsid w:val="00CC4135"/>
    <w:rsid w:val="00D2381B"/>
    <w:rsid w:val="00D5304F"/>
    <w:rsid w:val="00D72514"/>
    <w:rsid w:val="00DF22FA"/>
    <w:rsid w:val="00DF5A5F"/>
    <w:rsid w:val="00DF74A2"/>
    <w:rsid w:val="00E46CC7"/>
    <w:rsid w:val="00E46D8F"/>
    <w:rsid w:val="00E81D90"/>
    <w:rsid w:val="00F01DCA"/>
    <w:rsid w:val="00FA7B76"/>
    <w:rsid w:val="00FD507B"/>
    <w:rsid w:val="00FE778A"/>
    <w:rsid w:val="00FE7B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  <w:style w:type="paragraph" w:customStyle="1" w:styleId="A853CB39B5934CFD9A209C6AFF98B06B">
    <w:name w:val="A853CB39B5934CFD9A209C6AFF98B06B"/>
    <w:rsid w:val="002B5A05"/>
  </w:style>
  <w:style w:type="paragraph" w:customStyle="1" w:styleId="25C6E1BE15A348CC933461EB0721F48A">
    <w:name w:val="25C6E1BE15A348CC933461EB0721F48A"/>
    <w:rsid w:val="00DF74A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HEALTHCARE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2B8E8CAA-B906-4A9D-912A-8263154984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055</Words>
  <Characters>6015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ursing Malpractice</vt:lpstr>
    </vt:vector>
  </TitlesOfParts>
  <Company/>
  <LinksUpToDate>false</LinksUpToDate>
  <CharactersWithSpaces>705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ursing Malpractice</dc:title>
  <dc:creator>Zack Gold</dc:creator>
  <cp:lastModifiedBy>Morning</cp:lastModifiedBy>
  <cp:revision>2</cp:revision>
  <dcterms:created xsi:type="dcterms:W3CDTF">2019-11-21T11:06:00Z</dcterms:created>
  <dcterms:modified xsi:type="dcterms:W3CDTF">2019-11-21T11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AnSnvHxY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